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50401274"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radiative energy</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32A96DB9" w14:textId="2504BFFE" w:rsidR="00475F04" w:rsidRPr="00860874" w:rsidRDefault="00000000">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32A96DBB" w14:textId="5593F1C4" w:rsidR="00475F04" w:rsidRPr="00860874" w:rsidRDefault="00000000">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C" w14:textId="77777777" w:rsidR="00475F04" w:rsidRPr="00860874" w:rsidRDefault="00475F04">
      <w:pPr>
        <w:rPr>
          <w:rFonts w:ascii="Times New Roman" w:eastAsia="Times New Roman" w:hAnsi="Times New Roman" w:cs="Times New Roman"/>
        </w:rPr>
      </w:pPr>
    </w:p>
    <w:p w14:paraId="32A96DBD" w14:textId="77777777" w:rsidR="00475F04" w:rsidRPr="00860874" w:rsidRDefault="00000000">
      <w:pPr>
        <w:pStyle w:val="Heading1"/>
      </w:pPr>
      <w:bookmarkStart w:id="0" w:name="_lo3ag96cf8so" w:colFirst="0" w:colLast="0"/>
      <w:bookmarkEnd w:id="0"/>
      <w:r w:rsidRPr="00860874">
        <w:t>Abstract</w:t>
      </w:r>
    </w:p>
    <w:p w14:paraId="32A96DBE" w14:textId="77777777" w:rsidR="00475F04" w:rsidRPr="00860874" w:rsidRDefault="00475F04">
      <w:pPr>
        <w:pStyle w:val="Heading1"/>
        <w:spacing w:before="120" w:after="120"/>
      </w:pPr>
      <w:bookmarkStart w:id="1" w:name="_9ur8cz3i49dv" w:colFirst="0" w:colLast="0"/>
      <w:bookmarkEnd w:id="1"/>
    </w:p>
    <w:p w14:paraId="32A96DBF" w14:textId="77777777" w:rsidR="00475F04" w:rsidRPr="00860874" w:rsidRDefault="00000000">
      <w:pPr>
        <w:pStyle w:val="Heading1"/>
        <w:spacing w:before="120" w:after="120"/>
      </w:pPr>
      <w:bookmarkStart w:id="2" w:name="_i4ot7yaja9p1" w:colFirst="0" w:colLast="0"/>
      <w:bookmarkEnd w:id="2"/>
      <w:r w:rsidRPr="00860874">
        <w:t>Highlights</w:t>
      </w:r>
    </w:p>
    <w:p w14:paraId="32A96DC0"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A novel application of satellite-derived fire radiative power (FRP) as a proxy for fire intensity is described.</w:t>
      </w:r>
    </w:p>
    <w:p w14:paraId="32A96DC1"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We present the application of a rich database of active fire detections, burn severity, and wall-to-wall forest composition and structure to elucidate the relationship between primary forest types and their structure on fire intensity and severity during recent fires in the Southern Rockies, with an emphasis on quaking aspen.</w:t>
      </w:r>
    </w:p>
    <w:p w14:paraId="32A96DC2"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 xml:space="preserve">Predominant forest types in the Southern Rockies influence satellite-derived fire radiative power (FRP) and composite burn index (CBI) differently, </w:t>
      </w:r>
      <w:r w:rsidRPr="00860874">
        <w:rPr>
          <w:rFonts w:ascii="Times New Roman" w:eastAsia="Times New Roman" w:hAnsi="Times New Roman" w:cs="Times New Roman"/>
          <w:i/>
        </w:rPr>
        <w:t>relative to quaking aspen</w:t>
      </w:r>
      <w:r w:rsidRPr="00860874">
        <w:rPr>
          <w:rFonts w:ascii="Times New Roman" w:eastAsia="Times New Roman" w:hAnsi="Times New Roman" w:cs="Times New Roman"/>
        </w:rPr>
        <w:t xml:space="preserve">. </w:t>
      </w:r>
    </w:p>
    <w:p w14:paraId="32A96DC3"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Spatial hierarchical models provide insights into the spatial dependence and pattern of Fire radiative Power (FRP) and Composite Burn Index (CBI) across the Southern Rockies. FRP exhibits tight spatial clustering (spatial range ~1.2 km) whereas CBI spatial effects are at larger scales (spatial range ~7.8 km), suggesting more broad-scale landscape spatial patterns. Lodgepole dominated forests exhibit the greatest effect on increased FRP relative to aspen.</w:t>
      </w:r>
    </w:p>
    <w:p w14:paraId="32A96DC4"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Forest composition and structure can more tightly predict CBI than FRP as evidenced by tighter credible intervals in the model results.</w:t>
      </w:r>
    </w:p>
    <w:p w14:paraId="32A96DC5"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 xml:space="preserve">Forest structure metrics (live basal area, tree density, height, and mean quadratic diameter) exert different effects on FRP and CBI across predominant forest types. </w:t>
      </w:r>
    </w:p>
    <w:p w14:paraId="32A96DC6" w14:textId="77777777" w:rsidR="00475F04" w:rsidRPr="00860874" w:rsidRDefault="00000000">
      <w:pPr>
        <w:numPr>
          <w:ilvl w:val="0"/>
          <w:numId w:val="1"/>
        </w:numPr>
        <w:rPr>
          <w:rFonts w:ascii="Times New Roman" w:eastAsia="Times New Roman" w:hAnsi="Times New Roman" w:cs="Times New Roman"/>
        </w:rPr>
      </w:pPr>
      <w:r w:rsidRPr="00860874">
        <w:rPr>
          <w:rFonts w:ascii="Times New Roman" w:eastAsia="Times New Roman" w:hAnsi="Times New Roman" w:cs="Times New Roman"/>
        </w:rPr>
        <w:t>Quaking aspen may have significant moderating effects on fire behavior across forest types, but especially in lodgepole-predominant forests, although the effects are mediated by Vapor Pressure Deficit (VPD).</w:t>
      </w:r>
    </w:p>
    <w:p w14:paraId="32A96DC7" w14:textId="77777777" w:rsidR="00475F04" w:rsidRPr="00860874" w:rsidRDefault="00475F04">
      <w:pPr>
        <w:rPr>
          <w:rFonts w:ascii="Times New Roman" w:eastAsia="Times New Roman" w:hAnsi="Times New Roman" w:cs="Times New Roman"/>
        </w:rPr>
      </w:pPr>
    </w:p>
    <w:p w14:paraId="32A96DC8" w14:textId="77777777" w:rsidR="00475F04" w:rsidRPr="00860874" w:rsidRDefault="00000000">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000000">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955D01D"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density,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76F2D10C"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4E30F8">
        <w:rPr>
          <w:rFonts w:ascii="Times New Roman" w:eastAsia="Times New Roman" w:hAnsi="Times New Roman" w:cs="Times New Roman"/>
        </w:rPr>
        <w:t xml:space="preserve">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FFD454E"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potentially fire-moderating traits such as lower canopy bulk density, higher canopy base height, and greater leaf moisture cont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BvTlgb6","properties":{"formattedCitation":"(DeByle &amp; Winokur, 1985; W. Shepperd, 1990; Shinneman et al., 2013)","plainCitation":"(DeByle &amp; Winokur, 1985; W.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Byle &amp; Winokur, 1985; W.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0093A2B2"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2IP4vFR","properties":{"formattedCitation":"(Parks et al., 2019a)","plainCitation":"(Parks et al., 2019a)","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036C9E4B"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fire intensity and severity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i)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ii)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w:t>
      </w:r>
      <w:r w:rsidR="00F92082">
        <w:rPr>
          <w:rFonts w:ascii="Times New Roman" w:eastAsia="Times New Roman" w:hAnsi="Times New Roman" w:cs="Times New Roman"/>
        </w:rPr>
        <w:t xml:space="preserve"> (e.g., co-occurring species)</w:t>
      </w:r>
      <w:r w:rsidR="00DE4786">
        <w:rPr>
          <w:rFonts w:ascii="Times New Roman" w:eastAsia="Times New Roman" w:hAnsi="Times New Roman" w:cs="Times New Roman"/>
        </w:rPr>
        <w:t xml:space="preserve"> and </w:t>
      </w:r>
      <w:r w:rsidR="00F92082">
        <w:rPr>
          <w:rFonts w:ascii="Times New Roman" w:eastAsia="Times New Roman" w:hAnsi="Times New Roman" w:cs="Times New Roman"/>
        </w:rPr>
        <w:t xml:space="preserve">species-specific </w:t>
      </w:r>
      <w:r w:rsidR="00DE4786">
        <w:rPr>
          <w:rFonts w:ascii="Times New Roman" w:eastAsia="Times New Roman" w:hAnsi="Times New Roman" w:cs="Times New Roman"/>
        </w:rPr>
        <w:t xml:space="preserve">structure, such as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xml:space="preserve">; and (iii)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topography (elevation, slope, and topographic position) and fire weather including vapor pressure deficit (VPD) and energy release component (ERC), which relate to atmospheric </w:t>
      </w:r>
      <w:r w:rsidR="0083256F">
        <w:rPr>
          <w:rFonts w:ascii="Times New Roman" w:eastAsia="Times New Roman" w:hAnsi="Times New Roman" w:cs="Times New Roman"/>
        </w:rPr>
        <w:t>and</w:t>
      </w:r>
      <w:r w:rsidRPr="00860874">
        <w:rPr>
          <w:rFonts w:ascii="Times New Roman" w:eastAsia="Times New Roman" w:hAnsi="Times New Roman" w:cs="Times New Roman"/>
        </w:rPr>
        <w:t xml:space="preserve"> fuel </w:t>
      </w:r>
      <w:r w:rsidR="0083256F">
        <w:rPr>
          <w:rFonts w:ascii="Times New Roman" w:eastAsia="Times New Roman" w:hAnsi="Times New Roman" w:cs="Times New Roman"/>
        </w:rPr>
        <w:t>aridity</w:t>
      </w:r>
      <w:r w:rsidRPr="00860874">
        <w:rPr>
          <w:rFonts w:ascii="Times New Roman" w:eastAsia="Times New Roman" w:hAnsi="Times New Roman" w:cs="Times New Roman"/>
        </w:rPr>
        <w:t xml:space="preserve"> and have been shown to correlate with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amp; Williams, 201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dditionally, and given the spatial-temporal dependence of wildfires, we include random effects for the day-of-burn and a </w:t>
      </w:r>
      <w:r w:rsidR="00CE6B15">
        <w:rPr>
          <w:rFonts w:ascii="Times New Roman" w:eastAsia="Times New Roman" w:hAnsi="Times New Roman" w:cs="Times New Roman"/>
        </w:rPr>
        <w:t xml:space="preserve">complex </w:t>
      </w:r>
      <w:r w:rsidRPr="00860874">
        <w:rPr>
          <w:rFonts w:ascii="Times New Roman" w:eastAsia="Times New Roman" w:hAnsi="Times New Roman" w:cs="Times New Roman"/>
        </w:rPr>
        <w:t>spatial model, uncovering the landscape spatial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patterns</w:t>
      </w:r>
      <w:r w:rsidR="00EF028E">
        <w:rPr>
          <w:rFonts w:ascii="Times New Roman" w:eastAsia="Times New Roman" w:hAnsi="Times New Roman" w:cs="Times New Roman"/>
        </w:rPr>
        <w:t xml:space="preserve"> of radiative energy</w:t>
      </w:r>
      <w:r w:rsidR="00C042A8">
        <w:rPr>
          <w:rFonts w:ascii="Times New Roman" w:eastAsia="Times New Roman" w:hAnsi="Times New Roman" w:cs="Times New Roman"/>
        </w:rPr>
        <w:t xml:space="preserve"> released</w:t>
      </w:r>
      <w:r w:rsidRPr="00860874">
        <w:rPr>
          <w:rFonts w:ascii="Times New Roman" w:eastAsia="Times New Roman" w:hAnsi="Times New Roman" w:cs="Times New Roman"/>
        </w:rPr>
        <w:t>. These methods can be applied across large geographic regions and to answer a variety of important questions related to forest and fire management.</w:t>
      </w:r>
    </w:p>
    <w:p w14:paraId="32A96DCF" w14:textId="77777777" w:rsidR="00475F04" w:rsidRPr="00860874" w:rsidRDefault="00000000">
      <w:pPr>
        <w:pStyle w:val="Heading1"/>
        <w:numPr>
          <w:ilvl w:val="0"/>
          <w:numId w:val="2"/>
        </w:numPr>
        <w:spacing w:before="120" w:after="120"/>
        <w:ind w:left="360"/>
      </w:pPr>
      <w:bookmarkStart w:id="5" w:name="_6tf3oxfbt190" w:colFirst="0" w:colLast="0"/>
      <w:bookmarkEnd w:id="5"/>
      <w:r w:rsidRPr="00860874">
        <w:t>Methods</w:t>
      </w:r>
    </w:p>
    <w:p w14:paraId="32A96DD0" w14:textId="77777777" w:rsidR="00475F04" w:rsidRPr="00860874" w:rsidRDefault="00000000">
      <w:pPr>
        <w:pStyle w:val="Heading2"/>
        <w:rPr>
          <w:b w:val="0"/>
        </w:rPr>
      </w:pPr>
      <w:bookmarkStart w:id="6" w:name="_bduovb9248nf" w:colFirst="0" w:colLast="0"/>
      <w:bookmarkEnd w:id="6"/>
      <w:r w:rsidRPr="00860874">
        <w:rPr>
          <w:b w:val="0"/>
        </w:rPr>
        <w:t>2.1. Study Region and Wildfire Census</w:t>
      </w:r>
    </w:p>
    <w:p w14:paraId="32A96DD1" w14:textId="620C3F40"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species in the region,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based on recent high-resolution mapp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nearly every major forest type including ponderosa mixed-conifer, lodgepole, and </w:t>
      </w:r>
      <w:r w:rsidR="007471D1">
        <w:rPr>
          <w:rFonts w:ascii="Times New Roman" w:eastAsia="Times New Roman" w:hAnsi="Times New Roman" w:cs="Times New Roman"/>
        </w:rPr>
        <w:t>Engelmann spruce and subalpine fir (</w:t>
      </w:r>
      <w:r w:rsidR="00723E25">
        <w:rPr>
          <w:rFonts w:ascii="Times New Roman" w:eastAsia="Times New Roman" w:hAnsi="Times New Roman" w:cs="Times New Roman"/>
        </w:rPr>
        <w:t>hereafter 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managed wildfire events across the Southern Rockie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 xml:space="preserve">(St. Denis et al., 2023; updated </w:t>
      </w:r>
      <w:r w:rsidR="007B2D51" w:rsidRPr="00860874">
        <w:rPr>
          <w:rFonts w:ascii="Times New Roman" w:hAnsi="Times New Roman" w:cs="Times New Roman"/>
        </w:rPr>
        <w:lastRenderedPageBreak/>
        <w:t>through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nce 2017, 113 wildfires have burned approximately 1.68M acres (X% of forested area) including five large events (&gt;100k acres); Calf Canyon / Hermit’s Peak (New Mexico, 2022), East Troublesome (Colorado, 2020), Cameron Peak (Colorado, 2020), Mullen (Colorado/Wyoming, 2020) and Spring Creek (Colorado, 2018). Where possible, we obtained fire perimeters from the Monitoring Trends in Burn Severity (MTB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using the available identifier in the ICS-209-PLUS database. For fire events without an MTBS identifier, we gathered perimeter data from either FIRE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314oJkJA","properties":{"formattedCitation":"(Balch et al., 2020a)","plainCitation":"(Balch et al., 2020a)","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lch et al., 2020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r the National Interagency Fire Center (NIFC). These fire perimeters were used to assign active fire detections (see </w:t>
      </w:r>
      <w:r w:rsidRPr="00860874">
        <w:rPr>
          <w:rFonts w:ascii="Times New Roman" w:eastAsia="Times New Roman" w:hAnsi="Times New Roman" w:cs="Times New Roman"/>
          <w:i/>
        </w:rPr>
        <w:t>Section X</w:t>
      </w:r>
      <w:r w:rsidRPr="00860874">
        <w:rPr>
          <w:rFonts w:ascii="Times New Roman" w:eastAsia="Times New Roman" w:hAnsi="Times New Roman" w:cs="Times New Roman"/>
        </w:rPr>
        <w:t xml:space="preserve">) to events based on the ignition and cessation dates in the ICS-209-PLUS. In terms of forested area burned, aspen made up approximately X% since 2017 based on comparison with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xFMdhDk","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w:t>
      </w:r>
    </w:p>
    <w:p w14:paraId="32A96DD2" w14:textId="77777777"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Additionally, we created a regular, 375m</w:t>
      </w:r>
      <w:r w:rsidRPr="00860874">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grid covering the region which was used to aggregate active fire detections (Section X), forest inventory information (Section X), topography and fire weather (Sections X and X). Finally, to account for spatial processes, we developed a spatial mesh for the Southern Rockies which is described in more detail in </w:t>
      </w:r>
      <w:r w:rsidRPr="00860874">
        <w:rPr>
          <w:rFonts w:ascii="Times New Roman" w:eastAsia="Times New Roman" w:hAnsi="Times New Roman" w:cs="Times New Roman"/>
          <w:i/>
        </w:rPr>
        <w:t>Section XXX</w:t>
      </w:r>
      <w:r w:rsidRPr="00860874">
        <w:rPr>
          <w:rFonts w:ascii="Times New Roman" w:eastAsia="Times New Roman" w:hAnsi="Times New Roman" w:cs="Times New Roman"/>
        </w:rPr>
        <w:t xml:space="preserve"> but shown below in Figure 1. </w:t>
      </w:r>
    </w:p>
    <w:p w14:paraId="32A96DD3" w14:textId="77777777" w:rsidR="00475F04" w:rsidRPr="00860874" w:rsidRDefault="00000000">
      <w:pPr>
        <w:pStyle w:val="Heading2"/>
        <w:rPr>
          <w:b w:val="0"/>
        </w:rPr>
      </w:pPr>
      <w:bookmarkStart w:id="7" w:name="_ka6lrglum1c3" w:colFirst="0" w:colLast="0"/>
      <w:bookmarkEnd w:id="7"/>
      <w:r w:rsidRPr="00860874">
        <w:rPr>
          <w:b w:val="0"/>
        </w:rPr>
        <w:t>2.3. Active fire detections and fire radiative power (FRP)</w:t>
      </w:r>
    </w:p>
    <w:p w14:paraId="32A96DD4" w14:textId="54A60A1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from these satellites occur twice daily around 1:30AM and 1:30PM at mid latitudes. We remotely queried the cloud-hosted active fire swaths using the </w:t>
      </w:r>
      <w:proofErr w:type="spellStart"/>
      <w:r w:rsidRPr="00860874">
        <w:rPr>
          <w:rFonts w:ascii="Times New Roman" w:eastAsia="Times New Roman" w:hAnsi="Times New Roman" w:cs="Times New Roman"/>
          <w:i/>
        </w:rPr>
        <w:t>earthaccess</w:t>
      </w:r>
      <w:proofErr w:type="spellEnd"/>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Wa046Bc","properties":{"formattedCitation":"(A. Barrett et al., 2024)","plainCitation":"(A. 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 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the spatial coordinates of active fire pixels and their attributes including the swath sample position, detection confidence, acquisition datetime, and fire radiative power (FRP). Only detections meeting the “nominal” or “high” confidence were retained. We used the swath sample position to assign along-scan and along-track pixel dimensions to account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For each detection, coordinates were spatially buffered by the per-sample dimensions to generate the “true” ground area for each pixel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We identified duplicate detections resulting from adjacent scans by flagging those which were acquired at the same datetime and had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cases where duplicates were identified, we retained the detection with the higher FRP value. </w:t>
      </w:r>
    </w:p>
    <w:p w14:paraId="32A96DD5"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To aggregate FRP retrievals into a consistent unit of analysis, we created a regular grid of 375 m</w:t>
      </w:r>
      <w:r w:rsidRPr="00860874">
        <w:rPr>
          <w:rFonts w:ascii="Times New Roman" w:eastAsia="Times New Roman" w:hAnsi="Times New Roman" w:cs="Times New Roman"/>
          <w:vertAlign w:val="superscript"/>
        </w:rPr>
        <w:t xml:space="preserve"> </w:t>
      </w:r>
      <w:r w:rsidRPr="00860874">
        <w:rPr>
          <w:rFonts w:ascii="Times New Roman" w:eastAsia="Times New Roman" w:hAnsi="Times New Roman" w:cs="Times New Roman"/>
        </w:rPr>
        <w:t xml:space="preserve">cells (the approximate resolution of the VNP/VJ114IMG fire </w:t>
      </w:r>
      <w:proofErr w:type="gramStart"/>
      <w:r w:rsidRPr="00860874">
        <w:rPr>
          <w:rFonts w:ascii="Times New Roman" w:eastAsia="Times New Roman" w:hAnsi="Times New Roman" w:cs="Times New Roman"/>
        </w:rPr>
        <w:t>products  at</w:t>
      </w:r>
      <w:proofErr w:type="gramEnd"/>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for a consistent area-based measurement. Then, 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 cells with low fractional FRP. The total number of acquisitions, day/night counts, datetime of acquisition, and FRP summary statistics (cumulative, maximum and percentiles) were assigned to the grid cells. For analysis, this study focused on the </w:t>
      </w:r>
      <w:r w:rsidRPr="00860874">
        <w:rPr>
          <w:rFonts w:ascii="Times New Roman" w:eastAsia="Times New Roman" w:hAnsi="Times New Roman" w:cs="Times New Roman"/>
          <w:i/>
        </w:rPr>
        <w:t xml:space="preserve">daytime </w:t>
      </w:r>
      <w:r w:rsidRPr="00860874">
        <w:rPr>
          <w:rFonts w:ascii="Times New Roman" w:eastAsia="Times New Roman" w:hAnsi="Times New Roman" w:cs="Times New Roman"/>
        </w:rPr>
        <w:t xml:space="preserve">maximum FRP to capture the extremes in fire intensity throughout the fire event and to avoid the </w:t>
      </w:r>
      <w:proofErr w:type="gramStart"/>
      <w:r w:rsidRPr="00860874">
        <w:rPr>
          <w:rFonts w:ascii="Times New Roman" w:eastAsia="Times New Roman" w:hAnsi="Times New Roman" w:cs="Times New Roman"/>
        </w:rPr>
        <w:t>often extreme</w:t>
      </w:r>
      <w:proofErr w:type="gramEnd"/>
      <w:r w:rsidRPr="00860874">
        <w:rPr>
          <w:rFonts w:ascii="Times New Roman" w:eastAsia="Times New Roman" w:hAnsi="Times New Roman" w:cs="Times New Roman"/>
        </w:rPr>
        <w:t xml:space="preserve"> diurnal fluctuations in FRP. Finally, detections were assigned a fire ID based on spatial overlay with the fire census and where acquisition datetimes aligned with the ignition and cessation dates.</w:t>
      </w:r>
    </w:p>
    <w:p w14:paraId="32A96DD6" w14:textId="77777777" w:rsidR="00475F04" w:rsidRPr="00860874" w:rsidRDefault="00000000">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lastRenderedPageBreak/>
        <w:drawing>
          <wp:inline distT="114300" distB="114300" distL="114300" distR="114300" wp14:anchorId="32A96E5B" wp14:editId="32A96E5C">
            <wp:extent cx="5587569" cy="1596448"/>
            <wp:effectExtent l="0" t="0" r="0" b="0"/>
            <wp:docPr id="1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7"/>
                    <a:srcRect/>
                    <a:stretch>
                      <a:fillRect/>
                    </a:stretch>
                  </pic:blipFill>
                  <pic:spPr>
                    <a:xfrm>
                      <a:off x="0" y="0"/>
                      <a:ext cx="5587569" cy="1596448"/>
                    </a:xfrm>
                    <a:prstGeom prst="rect">
                      <a:avLst/>
                    </a:prstGeom>
                    <a:ln/>
                  </pic:spPr>
                </pic:pic>
              </a:graphicData>
            </a:graphic>
          </wp:inline>
        </w:drawing>
      </w:r>
    </w:p>
    <w:p w14:paraId="32A96DD7"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b/>
          <w:sz w:val="20"/>
          <w:szCs w:val="20"/>
        </w:rPr>
        <w:t>Figure 2.</w:t>
      </w:r>
      <w:r w:rsidRPr="00860874">
        <w:rPr>
          <w:rFonts w:ascii="Times New Roman" w:eastAsia="Times New Roman" w:hAnsi="Times New Roman" w:cs="Times New Roman"/>
          <w:sz w:val="20"/>
          <w:szCs w:val="20"/>
        </w:rPr>
        <w:t xml:space="preserve"> Aggregation of VIIRS active fire detections (AFD) onto a regular grid for the Williams Fork Fire (2020).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Pixel centers of AFD from both satellites (S-NPP and JPSS-1);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Pixel ground area based on swath position (relative nadir position); (</w:t>
      </w:r>
      <w:r w:rsidRPr="00860874">
        <w:rPr>
          <w:rFonts w:ascii="Times New Roman" w:eastAsia="Times New Roman" w:hAnsi="Times New Roman" w:cs="Times New Roman"/>
          <w:b/>
          <w:sz w:val="20"/>
          <w:szCs w:val="20"/>
        </w:rPr>
        <w:t>C</w:t>
      </w:r>
      <w:r w:rsidRPr="00860874">
        <w:rPr>
          <w:rFonts w:ascii="Times New Roman" w:eastAsia="Times New Roman" w:hAnsi="Times New Roman" w:cs="Times New Roman"/>
          <w:sz w:val="20"/>
          <w:szCs w:val="20"/>
        </w:rPr>
        <w:t>) Maximum FRP based on fractional overlap aggregation.</w:t>
      </w:r>
    </w:p>
    <w:p w14:paraId="32A96DD8" w14:textId="77777777" w:rsidR="00475F04" w:rsidRPr="00860874" w:rsidRDefault="00000000">
      <w:pPr>
        <w:pStyle w:val="Heading2"/>
        <w:rPr>
          <w:b w:val="0"/>
        </w:rPr>
      </w:pPr>
      <w:bookmarkStart w:id="8" w:name="_3akej7w150rq" w:colFirst="0" w:colLast="0"/>
      <w:bookmarkEnd w:id="8"/>
      <w:r w:rsidRPr="00860874">
        <w:rPr>
          <w:b w:val="0"/>
        </w:rPr>
        <w:t>2.4. Composite Burn Index (CBI)</w:t>
      </w:r>
    </w:p>
    <w:p w14:paraId="32A96DD9" w14:textId="31676D02"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retained only the bias-corrected CBI (CBIbc) for analysis as this metric adjusts values at the extreme low/high ends of the range, better quantifying the variability in burn sever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jtQB72Qn","properties":{"formattedCitation":"(Parks et al., 2019a)","plainCitation":"(Parks et al., 2019a)","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We calculated zonal statistics of CBIbc within our 375 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grid cells to align the spatial scale with FRP aggregations. Specifically, the average, standard deviation, and percentiles were calculated for each grid cell.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of CBIbc which emphasizes higher burn severity while still accounting for some within-cell variability.</w:t>
      </w:r>
    </w:p>
    <w:p w14:paraId="32A96DDA" w14:textId="77777777" w:rsidR="00475F04" w:rsidRPr="00860874" w:rsidRDefault="00000000">
      <w:pPr>
        <w:pStyle w:val="Heading2"/>
        <w:rPr>
          <w:b w:val="0"/>
        </w:rPr>
      </w:pPr>
      <w:bookmarkStart w:id="9" w:name="_aoh24fh5o14o" w:colFirst="0" w:colLast="0"/>
      <w:bookmarkEnd w:id="9"/>
      <w:r w:rsidRPr="00860874">
        <w:rPr>
          <w:b w:val="0"/>
        </w:rPr>
        <w:t xml:space="preserve">2.5. Forest Composition and Structure </w:t>
      </w:r>
    </w:p>
    <w:p w14:paraId="32A96DDB" w14:textId="01C630FA"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species composition and structure on FRP and CBIbc,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reeMap imputes Forest Inventory and Analysis (FIA) plot identifiers onto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30 m</w:t>
      </w:r>
      <w:r w:rsidRPr="00860874">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spatial resolution)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FIA is a nationally consistent forest inventory monitoring program providing information about forest composition and structure across a wide variety of forest types and environmental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wsDslS","properties":{"formattedCitation":"(Gray et al., 2012)","plainCitation":"(Gray et al., 201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ray et al., 201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representing a sparse network of FIA plots, the TreeMap demonstrates good agreement with existing vegetation types and field measurements, enabling estimation of forest characteristics at the landscape scal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hUPjDpet","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use the TreeMap to, (i) identify gridcell majority forest type by percentage of the gridcell area, and (ii) assess species-specific structure metrics for all species likely present from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Method (ii) thus includes potential understory components not captured by the majority forest type assigned to each TreeMap pixel. Additionally, the gridcell average forest canopy percent was calculated using the TreeMap canopy percent attribute (</w:t>
      </w:r>
      <w:r w:rsidRPr="00860874">
        <w:rPr>
          <w:rFonts w:ascii="Times New Roman" w:eastAsia="Times New Roman" w:hAnsi="Times New Roman" w:cs="Times New Roman"/>
          <w:i/>
        </w:rPr>
        <w:t>CANOPYPCT</w:t>
      </w:r>
      <w:r w:rsidRPr="00860874">
        <w:rPr>
          <w:rFonts w:ascii="Times New Roman" w:eastAsia="Times New Roman" w:hAnsi="Times New Roman" w:cs="Times New Roman"/>
        </w:rPr>
        <w:t xml:space="preserve">) included in the latest releas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8fKTjhH","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The two primary aggregations are described in more detail in the sections below.</w:t>
      </w:r>
    </w:p>
    <w:p w14:paraId="32A96DDC" w14:textId="77777777" w:rsidR="00475F04" w:rsidRPr="00860874" w:rsidRDefault="00000000">
      <w:pPr>
        <w:pStyle w:val="Heading3"/>
      </w:pPr>
      <w:bookmarkStart w:id="10" w:name="_f9gk8vgcsroa" w:colFirst="0" w:colLast="0"/>
      <w:bookmarkEnd w:id="10"/>
      <w:r w:rsidRPr="00860874">
        <w:t>2.5.1. Dominant forest cover</w:t>
      </w:r>
    </w:p>
    <w:p w14:paraId="32A96DDD"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dominant forest type in each gridcell based on the proportion of TreeMap pixels. </w:t>
      </w:r>
    </w:p>
    <w:p w14:paraId="32A96DDE"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lastRenderedPageBreak/>
        <w:t>The algorithmic forest type cod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assigns a single forest type to each TreeMap pixel based on the imputed FIA plot information. The FORTYPCD closely aligns with LANDFIRE existing vegetation type (EVT), providing an assignment of the most likely forest type for that pixel. Based on common co-occurring species in the Southern Rockies, we collapsed som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into groups. For example, Engelmann spruce and subalpine fir were grouped into </w:t>
      </w:r>
      <w:r w:rsidRPr="00860874">
        <w:rPr>
          <w:rFonts w:ascii="Times New Roman" w:eastAsia="Times New Roman" w:hAnsi="Times New Roman" w:cs="Times New Roman"/>
          <w:i/>
        </w:rPr>
        <w:t>Spruce-fir</w:t>
      </w:r>
      <w:r w:rsidRPr="00860874">
        <w:rPr>
          <w:rFonts w:ascii="Times New Roman" w:eastAsia="Times New Roman" w:hAnsi="Times New Roman" w:cs="Times New Roman"/>
        </w:rPr>
        <w:t xml:space="preserve"> and pinon and juniper types into </w:t>
      </w:r>
      <w:r w:rsidRPr="00860874">
        <w:rPr>
          <w:rFonts w:ascii="Times New Roman" w:eastAsia="Times New Roman" w:hAnsi="Times New Roman" w:cs="Times New Roman"/>
          <w:i/>
        </w:rPr>
        <w:t xml:space="preserve">Pinon-juniper </w:t>
      </w:r>
      <w:r w:rsidRPr="00860874">
        <w:rPr>
          <w:rFonts w:ascii="Times New Roman" w:eastAsia="Times New Roman" w:hAnsi="Times New Roman" w:cs="Times New Roman"/>
        </w:rPr>
        <w:t>(</w:t>
      </w:r>
      <w:r w:rsidRPr="00860874">
        <w:rPr>
          <w:rFonts w:ascii="Times New Roman" w:eastAsia="Times New Roman" w:hAnsi="Times New Roman" w:cs="Times New Roman"/>
          <w:b/>
        </w:rPr>
        <w:t>Table SX</w:t>
      </w:r>
      <w:r w:rsidRPr="00860874">
        <w:rPr>
          <w:rFonts w:ascii="Times New Roman" w:eastAsia="Times New Roman" w:hAnsi="Times New Roman" w:cs="Times New Roman"/>
        </w:rPr>
        <w:t>). For each gridcell, we calculated the percent cover of all forest types measured as the proportion of pixels in each type.</w:t>
      </w:r>
    </w:p>
    <w:p w14:paraId="32A96DDF"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percent cover for all forest types within each gridcell and identified forest types making up 97% of the total forested area by calculating the proportion of forest types in each grid cell. </w:t>
      </w:r>
    </w:p>
    <w:p w14:paraId="32A96DE0" w14:textId="77777777"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The predominant forest types included ponderosa (28%), lodgepole (26%), spruce-fir (16%), quaking aspen (11%), mixed-conifer (10%), pinon-juniper (8%), and oak-woodland (6%)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 xml:space="preserve">). For each grid, the percent cover of each of these </w:t>
      </w:r>
      <w:proofErr w:type="gramStart"/>
      <w:r w:rsidRPr="00860874">
        <w:rPr>
          <w:rFonts w:ascii="Times New Roman" w:eastAsia="Times New Roman" w:hAnsi="Times New Roman" w:cs="Times New Roman"/>
        </w:rPr>
        <w:t>species</w:t>
      </w:r>
      <w:proofErr w:type="gramEnd"/>
      <w:r w:rsidRPr="00860874">
        <w:rPr>
          <w:rFonts w:ascii="Times New Roman" w:eastAsia="Times New Roman" w:hAnsi="Times New Roman" w:cs="Times New Roman"/>
        </w:rPr>
        <w:t xml:space="preserve"> groups was calculated from pixel counts within grids, and the majority type was identified as predominant. The distribution of grid cells with dominant species varies relative to the landscape proportion, where, for example, grids dominated by mixed conifer, oak-woodland and pinon-juniper are rare and lodgepole or ponderosa are more common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w:t>
      </w:r>
    </w:p>
    <w:p w14:paraId="32A96DE1" w14:textId="77777777" w:rsidR="00475F04" w:rsidRPr="00860874" w:rsidRDefault="00000000">
      <w:pPr>
        <w:pStyle w:val="Heading3"/>
      </w:pPr>
      <w:bookmarkStart w:id="11" w:name="_wvcz8zk9o3yu" w:colFirst="0" w:colLast="0"/>
      <w:bookmarkEnd w:id="11"/>
      <w:r w:rsidRPr="00860874">
        <w:t>2.5.2. Species-specific structural metrics</w:t>
      </w:r>
    </w:p>
    <w:p w14:paraId="32A96DE2" w14:textId="1DEC95CD" w:rsidR="00475F04" w:rsidRPr="00860874" w:rsidRDefault="00000000">
      <w:pPr>
        <w:spacing w:before="120" w:after="120"/>
        <w:rPr>
          <w:rFonts w:ascii="Times New Roman" w:eastAsia="Times New Roman" w:hAnsi="Times New Roman" w:cs="Times New Roman"/>
          <w:u w:val="single"/>
        </w:rPr>
      </w:pPr>
      <w:r w:rsidRPr="00860874">
        <w:rPr>
          <w:rFonts w:ascii="Times New Roman" w:eastAsia="Times New Roman" w:hAnsi="Times New Roman" w:cs="Times New Roman"/>
        </w:rPr>
        <w:t xml:space="preserve">Species-specific structural metrics were derived for all species present in a gridcell based on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which provides rich information about the size, species, and status (live/dead) of all measured trees based on the imputed FIA plot dat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bjijit0","properties":{"formattedCitation":"(Gray et al., 2012; Riley et al., 2021, 2022)","plainCitation":"(Gray et al., 2012; Riley et al., 2021,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ray et al., 2012; 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summaries thus include potential understory composition and mixed-forest pixels, which are important for understanding fire behavior and other ecologic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Hff1DPDl","properties":{"formattedCitation":"(Krebs et al., 2019)","plainCitation":"(Krebs et al., 2019)","noteIndex":0},"citationItems":[{"id":6161,"uris":["http://zotero.org/users/5904228/items/FPGPK6S6"],"itemData":{"id":6161,"type":"article-journal","abstract":"Understory vegetation structure and its relationship with forest canopies and site conditions are important determinants of carbon stocks, wildlife habitat, and fuel loading for wildland fire assessments. Comprehensive studies are needed to assess these relationships through the use of consistently collected field-based data. One approach to achieve this is to make use of preexisting forest inventory data to estimate understory vegetation height and cover from site and overstory attributes. In this study, overstory, understory, and abiotic data describing site conditions were obtained from over 6700 Forest Inventory and Analysis (FIA) fixed radius plots collected between 2000 and 2012 to assess how understory vegetation cover and height vary with overstory attributes and site characteristics. The focus was restricted to four common forest types including lodgepole pine (Pinus contorta var. latifolia), Douglas-fir (Pseudotsuga menziesii), ponderosa pine (Pinus ponderosa), and grand fir (Abies grandis) found on approximately 43 million hectares in the western United States. Random Forest regression classification trees were developed for cover and height of shrub and herb understories as a function of field-measured predictor variables. Separate analyses were undertaken for the Pacific Northwest (PNW) and the Interior West (IW) Forest Inventory and Analysis (FIA) regions. Models developed from the IW data generally performed better and the OOB (out-of-bag) percent variance explained varied from 8.08% for forb height to 39.24% for shrub height. For the PNW data, percent variance explained ranged from 13.82% for forb height to 27.4% for shrub height. Percent variance explained values were higher in all corresponding models for the IW than PNW, except for forb and grass height. Differences in model performance were smallest in the case of forb cover (27.17% vs. 26.15%) and greatest in the case of percent shrub cover (30.92% vs. 15.53%) for IW and PNW models, respectively. Cover models within each dataset performed better, on average, than their associated height models. The most influential variables for predicting understory cover and height were ones representing overstory conditions and conform to ecological expectation corroborated by many studies examining the influence of forest overstories on understory vegetation dynamics. Several variables, including aspect, slope, and stand disturbance and treatment, were not important and contrary to expectation. Predicting understory vegetation attributes to aid assessments of carbon, fuel, and wildlife habitat may be more generalizable across forests of the western U.S. using standardized national inventory data in conjunction with improved measurements.","container-title":"Forest Ecology and Management","DOI":"10.1016/j.foreco.2019.06.024","ISSN":"0378-1127","journalAbbreviation":"Forest Ecology and Management","page":"509-527","source":"ScienceDirect","title":"Predicting understory vegetation structure in selected western forests of the United States using FIA inventory data","volume":"448","author":[{"family":"Krebs","given":"Michael A."},{"family":"Reeves","given":"Matthew C."},{"family":"Baggett","given":"L. Scott"}],"issued":{"date-parts":[["2019",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reb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stead of th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we counted the frequency of FIA plot identifiers (</w:t>
      </w:r>
      <w:r w:rsidRPr="00860874">
        <w:rPr>
          <w:rFonts w:ascii="Times New Roman" w:eastAsia="Times New Roman" w:hAnsi="Times New Roman" w:cs="Times New Roman"/>
          <w:i/>
        </w:rPr>
        <w:t>TMID</w:t>
      </w:r>
      <w:r w:rsidRPr="00860874">
        <w:rPr>
          <w:rFonts w:ascii="Times New Roman" w:eastAsia="Times New Roman" w:hAnsi="Times New Roman" w:cs="Times New Roman"/>
        </w:rPr>
        <w:t xml:space="preserve">) from TreeMap pixels then linked these to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to retrieve the individual tree information. We limit forest species to those which align with our predominant forest types described in </w:t>
      </w:r>
      <w:r w:rsidRPr="00860874">
        <w:rPr>
          <w:rFonts w:ascii="Times New Roman" w:eastAsia="Times New Roman" w:hAnsi="Times New Roman" w:cs="Times New Roman"/>
          <w:i/>
        </w:rPr>
        <w:t>Section 2.5.1</w:t>
      </w:r>
      <w:r w:rsidRPr="00860874">
        <w:rPr>
          <w:rFonts w:ascii="Times New Roman" w:eastAsia="Times New Roman" w:hAnsi="Times New Roman" w:cs="Times New Roman"/>
        </w:rPr>
        <w:t xml:space="preserve"> and which would be commonly observed in Southern Rockies forests. We calculated the live and dead TPP and BA summed across individual species for each FIA plot and multiplied by the number of pixels assigned that plot identifier in the grid. The TPP was estimated by multiplying the </w:t>
      </w:r>
      <w:r w:rsidRPr="00860874">
        <w:rPr>
          <w:rFonts w:ascii="Times New Roman" w:eastAsia="Times New Roman" w:hAnsi="Times New Roman" w:cs="Times New Roman"/>
          <w:i/>
        </w:rPr>
        <w:t>TPA_UNADJ</w:t>
      </w:r>
      <w:r w:rsidRPr="00860874">
        <w:rPr>
          <w:rFonts w:ascii="Times New Roman" w:eastAsia="Times New Roman" w:hAnsi="Times New Roman" w:cs="Times New Roman"/>
        </w:rPr>
        <w:t xml:space="preserve"> attribute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for each species by a conversion factor for acres/pixel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yWkadO6","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A was calculated by using the diameter (in) of individual trees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multiplied by the number of trees it represents per pixel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TPP), per the FIA sampling des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bJRih0R","properties":{"formattedCitation":"(Gray et al., 2012; Riley et al., 2022)","plainCitation":"(Gray et al., 2012; Riley et al.,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ray et al., 2012; 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Using BA and TPP, we also calculated the quadratic mean diameter (QMD) for each plot and species. The QMD represents a measure of average tree diameter that is commonly used in forestry practices and is useful for characterizing the size structure of tre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1qYzBDe","properties":{"formattedCitation":"(Curtis &amp; Marshall, 2000)","plainCitation":"(Curtis &amp; Marshall, 2000)","noteIndex":0},"citationItems":[{"id":6367,"uris":["http://zotero.org/users/5904228/items/YIS3Y9G7"],"itemData":{"id":6367,"type":"article-journal","abstract":"Quadratic mean diameter is the measure of average tree diameter conventionally used in forestry, rather than arithmetic mean diameter. The historical and practical reasons for this convention are reviewed. West. J. Appl. For. 15(3):137-139.","container-title":"Western Journal of Applied Forestry","DOI":"10.1093/wjaf/15.3.137","ISSN":"0885-6095","issue":"3","journalAbbreviation":"Western Journal of Applied Forestry","page":"137-139","source":"Silverchair","title":"Technical Note: Why Quadratic Mean Diameter?","title-short":"Technical Note","volume":"15","author":[{"family":"Curtis","given":"Robert O."},{"family":"Marshall","given":"David D."}],"issued":{"date-parts":[["2000",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urtis &amp; Marshall, 2000)</w:t>
      </w:r>
      <w:r w:rsidRPr="00860874">
        <w:rPr>
          <w:rFonts w:ascii="Times New Roman" w:hAnsi="Times New Roman" w:cs="Times New Roman"/>
        </w:rPr>
        <w:fldChar w:fldCharType="end"/>
      </w:r>
      <w:r w:rsidRPr="00860874">
        <w:rPr>
          <w:rFonts w:ascii="Times New Roman" w:eastAsia="Times New Roman" w:hAnsi="Times New Roman" w:cs="Times New Roman"/>
        </w:rPr>
        <w:t>. High values of QMD represent forests which are dominated by a few large individuals whereas small values represent forests dominated by a larger number of small trees. These metrics were then aggregated to the grid level to determine the contributing proportion of each species to the total dominance (BA) and abundance (TPP) of forest types within each grid (</w:t>
      </w:r>
      <w:r w:rsidRPr="00860874">
        <w:rPr>
          <w:rFonts w:ascii="Times New Roman" w:eastAsia="Times New Roman" w:hAnsi="Times New Roman" w:cs="Times New Roman"/>
          <w:b/>
        </w:rPr>
        <w:t>Figure S1b</w:t>
      </w:r>
      <w:r w:rsidRPr="00860874">
        <w:rPr>
          <w:rFonts w:ascii="Times New Roman" w:eastAsia="Times New Roman" w:hAnsi="Times New Roman" w:cs="Times New Roman"/>
        </w:rPr>
        <w:t xml:space="preserve">). Finally, each grid was assigned a diversity score using the Shannon diversity index based on abundance (H-TPP) to assess the structural richness and evenness of forest typ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0UdsyzV2","properties":{"formattedCitation":"(Neumann &amp; Starlinger, 2001)","plainCitation":"(Neumann &amp; Starlinger, 2001)","noteIndex":0},"citationItems":[{"id":6368,"uris":["http://zotero.org/users/5904228/items/CJDM7AVM"],"itemData":{"id":6368,"type":"article-journal","abstract":"Data from the so-called Level II Plots which were established within the frame of the Pan-European Programme for Intensive and Continuos Monitoring of Forest Ecosystems were used to quantify stand structure and species diversity by means of different indices. The calculations presented are based on species composition, spatial pattern as well as diameter and height distribution. The data assessed are suitable to calculate different measures of structural diversity, if a mapping of the stands is carried out. A comparison of the different indices by means of correlation analysis shows that there exist only few and weak correlations between species diversity of different vegetation layers, and between plant species diversity and diversity of stand structure, while among all the indices of stand structure a correlation exists. More complex indices of stand diversity perform quite well in characterising the specific situation. Mountain forests are compared with forests from lower elevations. They show a tendency towards irregular stand structures. No correlation between the naturalness of tree species composition and the calculated diversity indices can be found within the sample.","collection-title":"Structure of Mountain Forests-Assessment, Impacts, Managements, Modelling","container-title":"Forest Ecology and Management","DOI":"10.1016/S0378-1127(00)00577-6","ISSN":"0378-1127","issue":"1","journalAbbreviation":"Forest Ecology and Management","page":"91-106","source":"ScienceDirect","title":"The significance of different indices for stand structure and diversity in forests","volume":"145","author":[{"family":"Neumann","given":"Markus"},{"family":"Starlinger","given":"Franz"}],"issued":{"date-parts":[["2001",5,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umann &amp; Starlinger, 2001)</w:t>
      </w:r>
      <w:r w:rsidRPr="00860874">
        <w:rPr>
          <w:rFonts w:ascii="Times New Roman" w:hAnsi="Times New Roman" w:cs="Times New Roman"/>
        </w:rPr>
        <w:fldChar w:fldCharType="end"/>
      </w:r>
      <w:r w:rsidRPr="00860874">
        <w:rPr>
          <w:rFonts w:ascii="Times New Roman" w:eastAsia="Times New Roman" w:hAnsi="Times New Roman" w:cs="Times New Roman"/>
        </w:rPr>
        <w:t>. We calculated the H-TPP by summing the product of each species' TPP proportion within the grid and the natural logarithm of that proportion, giving a higher value when there is a greater variety of species.</w:t>
      </w:r>
    </w:p>
    <w:p w14:paraId="32A96DE3" w14:textId="77777777" w:rsidR="00475F04" w:rsidRPr="00860874" w:rsidRDefault="00000000">
      <w:pPr>
        <w:pStyle w:val="Heading2"/>
      </w:pPr>
      <w:bookmarkStart w:id="12" w:name="_f0r0yaskgiy5" w:colFirst="0" w:colLast="0"/>
      <w:bookmarkEnd w:id="12"/>
      <w:r w:rsidRPr="00860874">
        <w:lastRenderedPageBreak/>
        <w:t>2.6. Climate and Topography</w:t>
      </w:r>
    </w:p>
    <w:p w14:paraId="32A96DE4" w14:textId="4D1B0EE3"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Topographic characteristics were obtained from the USGS 3DEP program ⅓ arc-second (~10 m) digital elevation model (DEM)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e included first order topography variables from the DEM, including elevation and slope, and second order derivatives, including the Topographic Position Index (TPI) and Continuous Heat Insolation Load Index (CHILI)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topography variables, we calculate the grid-level average values. To characterize daily fire weather conditions, we gathered vapor pressure deficit (VPD), wind speed, and energy release component (ERC) from gridMET, which provides nominally high-resolution (~4 km) gridded meteorological data on a daily basis from 1979-curr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rids were spatially grouped by the first day-of-burn based on VIIRS detections to form the spatial unit for gridMET variables. Specifically, the average VPD, ERCdv, and wind speed for day-of-burn and the deviation from the 15-year average ERC (ERCdv) was calculated to represent the climatic extremes associated with fire growth. The 15-year average was used for ERCdv to represent the more extreme fuel dryness in the western U.S. during recent histor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w:t>
      </w:r>
    </w:p>
    <w:p w14:paraId="32A96DE5" w14:textId="77777777" w:rsidR="00475F04" w:rsidRPr="00860874" w:rsidRDefault="00000000">
      <w:pPr>
        <w:pStyle w:val="Heading2"/>
      </w:pPr>
      <w:bookmarkStart w:id="13" w:name="_r8atp8dzz3xb" w:colFirst="0" w:colLast="0"/>
      <w:bookmarkEnd w:id="13"/>
      <w:r w:rsidRPr="00860874">
        <w:t>2.7. Statistical analysis</w:t>
      </w:r>
    </w:p>
    <w:p w14:paraId="32A96DE6" w14:textId="3DC3D4F6"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predominant forest type and forest species composition and structure on FRP and CBI,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Unlike traditional Markov Chain Monte Carlo (MCMC) methods, INLA leverages deterministic approximations (Laplace approximations), providing a computationally efficient and flexible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for model covariat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latent random effects such as fire-level variability, temporal day-of-burn effects, and complex spatial effects. We fit separate models for both FRP and CBI to address three primary goals; 1) determine the effect of predominant forest type on radiative energy and burn severity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2) test how forest type-specific composition and structure metrics influence FRP and CBI, and 3) determine how aspen co-occurrence and dominance influences FRP and CBI across predominant forest types both with and without mediating effects of fire weather. These approaches are described in greater detail in the sections below.</w:t>
      </w:r>
    </w:p>
    <w:p w14:paraId="32A96DE7" w14:textId="77777777" w:rsidR="00475F04" w:rsidRPr="00860874" w:rsidRDefault="00000000">
      <w:pPr>
        <w:pStyle w:val="Heading3"/>
      </w:pPr>
      <w:bookmarkStart w:id="14" w:name="_s6zhtx4uw2ww" w:colFirst="0" w:colLast="0"/>
      <w:bookmarkEnd w:id="14"/>
      <w:r w:rsidRPr="00860874">
        <w:t>2.7.1. Effect of dominant forest cover relative to aspen</w:t>
      </w:r>
    </w:p>
    <w:p w14:paraId="32A96DE8"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We assessed the effect of predominant forest typ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wher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was &gt;50% of forest cover in the grid) on cumulative FRP and 90</w:t>
      </w:r>
      <w:r w:rsidRPr="00860874">
        <w:rPr>
          <w:rFonts w:ascii="Times New Roman" w:eastAsia="Times New Roman" w:hAnsi="Times New Roman" w:cs="Times New Roman"/>
          <w:vertAlign w:val="superscript"/>
        </w:rPr>
        <w:t xml:space="preserve">th </w:t>
      </w:r>
      <w:r w:rsidRPr="00860874">
        <w:rPr>
          <w:rFonts w:ascii="Times New Roman" w:eastAsia="Times New Roman" w:hAnsi="Times New Roman" w:cs="Times New Roman"/>
        </w:rPr>
        <w:t xml:space="preserve">percentile CBI, establishing the intensity and severity of predominant species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as the baseline. Because aspen was used as the baseline forest type, an additional fixed effect was included in this model indicating fire-level aspen presence. In this approach, only grids which are majority forested (&gt;50%) and where at least 20% of forested pixels were of the predominant type. We removed </w:t>
      </w:r>
      <w:r w:rsidRPr="00860874">
        <w:rPr>
          <w:rFonts w:ascii="Times New Roman" w:eastAsia="Times New Roman" w:hAnsi="Times New Roman" w:cs="Times New Roman"/>
          <w:i/>
        </w:rPr>
        <w:t>oak-woodland</w:t>
      </w:r>
      <w:r w:rsidRPr="00860874">
        <w:rPr>
          <w:rFonts w:ascii="Times New Roman" w:eastAsia="Times New Roman" w:hAnsi="Times New Roman" w:cs="Times New Roman"/>
        </w:rPr>
        <w:t xml:space="preserve"> forest type due to insufficient number of grids where it was predominant. Additionally, only fires which had at least 10 grids after filtering were included to help stabilize spatial modeling (see </w:t>
      </w:r>
      <w:r w:rsidRPr="00860874">
        <w:rPr>
          <w:rFonts w:ascii="Times New Roman" w:eastAsia="Times New Roman" w:hAnsi="Times New Roman" w:cs="Times New Roman"/>
          <w:i/>
        </w:rPr>
        <w:t>Section 2.7.5</w:t>
      </w:r>
      <w:r w:rsidRPr="00860874">
        <w:rPr>
          <w:rFonts w:ascii="Times New Roman" w:eastAsia="Times New Roman" w:hAnsi="Times New Roman" w:cs="Times New Roman"/>
        </w:rPr>
        <w:t>), resulting in 31,209 grids across 82 fire events.</w:t>
      </w:r>
    </w:p>
    <w:p w14:paraId="32A96DE9" w14:textId="77777777" w:rsidR="00475F04" w:rsidRPr="00860874" w:rsidRDefault="00000000">
      <w:pPr>
        <w:pStyle w:val="Heading3"/>
      </w:pPr>
      <w:bookmarkStart w:id="15" w:name="_wixoujnz9su4" w:colFirst="0" w:colLast="0"/>
      <w:bookmarkEnd w:id="15"/>
      <w:r w:rsidRPr="00860874">
        <w:lastRenderedPageBreak/>
        <w:t xml:space="preserve">2.7.2. Effect of composition and structure </w:t>
      </w:r>
    </w:p>
    <w:p w14:paraId="32A96DEA" w14:textId="77777777" w:rsidR="00475F04" w:rsidRPr="00860874" w:rsidRDefault="00000000">
      <w:pPr>
        <w:spacing w:before="120" w:after="120"/>
        <w:rPr>
          <w:rFonts w:ascii="Times New Roman" w:eastAsia="Times New Roman" w:hAnsi="Times New Roman" w:cs="Times New Roman"/>
          <w:i/>
        </w:rPr>
      </w:pPr>
      <w:r w:rsidRPr="00860874">
        <w:rPr>
          <w:rFonts w:ascii="Times New Roman" w:eastAsia="Times New Roman" w:hAnsi="Times New Roman" w:cs="Times New Roman"/>
        </w:rPr>
        <w:t xml:space="preserve">We assessed the effect of forest composition and structure on FRP and CBI using the forest type-specific metrics including proportional live BA, QMD, tree height (m), and diversity (H-TPP). In this approach, the contributions of all co-occurring forest types estimated to be present in a grid were explicitly incorporated through interaction terms linking forest types to their grid-level metrics from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Thus, estimated understory or co-occurring forest types from FIA plot data are included in this model as opposed to the singl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assigned to the pixels. We retained co-occurring forest types for each grid if either their proportion BA or TPP was greater than 1% to eliminate noise in small proportions. Again, </w:t>
      </w:r>
      <w:r w:rsidRPr="00860874">
        <w:rPr>
          <w:rFonts w:ascii="Times New Roman" w:eastAsia="Times New Roman" w:hAnsi="Times New Roman" w:cs="Times New Roman"/>
          <w:i/>
        </w:rPr>
        <w:t>oak-woodland</w:t>
      </w:r>
      <w:r w:rsidRPr="00860874">
        <w:rPr>
          <w:rFonts w:ascii="Times New Roman" w:eastAsia="Times New Roman" w:hAnsi="Times New Roman" w:cs="Times New Roman"/>
        </w:rPr>
        <w:t xml:space="preserve"> was removed to align better with the first approach and only fires with at least 10 grids were retained. </w:t>
      </w:r>
    </w:p>
    <w:p w14:paraId="32A96DEB" w14:textId="77777777" w:rsidR="00475F04" w:rsidRPr="00860874" w:rsidRDefault="00000000">
      <w:pPr>
        <w:pStyle w:val="Heading3"/>
      </w:pPr>
      <w:bookmarkStart w:id="16" w:name="_bhtxz188isnx" w:colFirst="0" w:colLast="0"/>
      <w:bookmarkEnd w:id="16"/>
      <w:r w:rsidRPr="00860874">
        <w:t>2.7.3. Influence of quaking aspen co-dominance and fire weather</w:t>
      </w:r>
    </w:p>
    <w:p w14:paraId="32A96DEC"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test the influence of aspen co-occurrence and dominance on FRP and CBI, we identified fires which had at least 1% pre-fire aspen cover (N=53). Aspen dominance was measured as the proportion of live BA based o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summary. An interaction term between the grid-level predominant forest type and aspen dominance was constructed to test the effect of aspen co-occurrence across major forest types (including where aspen was predominant). To test the influence of fire weather on mediating these relationships, an additional interaction term was set with VPD (</w:t>
      </w:r>
      <w:proofErr w:type="spellStart"/>
      <w:proofErr w:type="gramStart"/>
      <w:r w:rsidRPr="00860874">
        <w:rPr>
          <w:rFonts w:ascii="Times New Roman" w:eastAsia="Times New Roman" w:hAnsi="Times New Roman" w:cs="Times New Roman"/>
          <w:i/>
        </w:rPr>
        <w:t>fortypcd:aspen</w:t>
      </w:r>
      <w:proofErr w:type="spellEnd"/>
      <w:proofErr w:type="gramEnd"/>
      <w:r w:rsidRPr="00860874">
        <w:rPr>
          <w:rFonts w:ascii="Times New Roman" w:eastAsia="Times New Roman" w:hAnsi="Times New Roman" w:cs="Times New Roman"/>
          <w:i/>
        </w:rPr>
        <w:t xml:space="preserve"> dominance * VPD</w:t>
      </w:r>
      <w:r w:rsidRPr="00860874">
        <w:rPr>
          <w:rFonts w:ascii="Times New Roman" w:eastAsia="Times New Roman" w:hAnsi="Times New Roman" w:cs="Times New Roman"/>
        </w:rPr>
        <w:t>). As such, we show the influence of aspen dominance both with and without VPD-mediation. An additional fixed effect term was included to adjust for grid-level aspen presence.</w:t>
      </w:r>
    </w:p>
    <w:p w14:paraId="32A96DED" w14:textId="77777777" w:rsidR="00475F04" w:rsidRPr="00860874" w:rsidRDefault="00000000">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4. Model parameters</w:t>
      </w:r>
    </w:p>
    <w:p w14:paraId="32A96DEE" w14:textId="34E0B979"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 all models, we accounted for grid-level fixed effects of canopy cover, fire weather (VPD, wind speed, and ERCdv), topography (elevation, slope, TPI, and CHILI), fire-level and day-of-burn random effect and spatial dependence (see </w:t>
      </w:r>
      <w:r w:rsidRPr="00860874">
        <w:rPr>
          <w:rFonts w:ascii="Times New Roman" w:eastAsia="Times New Roman" w:hAnsi="Times New Roman" w:cs="Times New Roman"/>
          <w:i/>
        </w:rPr>
        <w:t>Section 2.7.1</w:t>
      </w:r>
      <w:r w:rsidRPr="00860874">
        <w:rPr>
          <w:rFonts w:ascii="Times New Roman" w:eastAsia="Times New Roman" w:hAnsi="Times New Roman" w:cs="Times New Roman"/>
        </w:rPr>
        <w:t xml:space="preserve"> below). The models were parameterized using the gaussian family for FRP and gamma for CBI based on the observed distribution of the response variables. Prior specification was done to allow for flexibility in model estimates based on expectations in the data and comparison of model fit statistics, specifically Watanabe-</w:t>
      </w:r>
      <w:proofErr w:type="spellStart"/>
      <w:r w:rsidRPr="00860874">
        <w:rPr>
          <w:rFonts w:ascii="Times New Roman" w:eastAsia="Times New Roman" w:hAnsi="Times New Roman" w:cs="Times New Roman"/>
        </w:rPr>
        <w:t>Akaiki</w:t>
      </w:r>
      <w:proofErr w:type="spellEnd"/>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FRP models only, additional terms were included to represent the total contributing detection count, overlap percentage, and the proportion of daytime observations of VIIRS active fire detections within each grid to account for the aggregation methods (see </w:t>
      </w:r>
      <w:r w:rsidRPr="00860874">
        <w:rPr>
          <w:rFonts w:ascii="Times New Roman" w:eastAsia="Times New Roman" w:hAnsi="Times New Roman" w:cs="Times New Roman"/>
          <w:i/>
        </w:rPr>
        <w:t>Section 2.3.2</w:t>
      </w:r>
      <w:r w:rsidRPr="00860874">
        <w:rPr>
          <w:rFonts w:ascii="Times New Roman" w:eastAsia="Times New Roman" w:hAnsi="Times New Roman" w:cs="Times New Roman"/>
        </w:rPr>
        <w:t xml:space="preserve">). Prior to fitting models, we tested correlations between predictor variables using a Spearman correlation coefficient, allowing for non-linearity in relationships. </w:t>
      </w:r>
    </w:p>
    <w:p w14:paraId="32A96DEF" w14:textId="77777777" w:rsidR="00475F04" w:rsidRPr="00860874" w:rsidRDefault="00000000">
      <w:pPr>
        <w:pStyle w:val="Heading3"/>
      </w:pPr>
      <w:bookmarkStart w:id="17" w:name="_yvzhz66ln0f5" w:colFirst="0" w:colLast="0"/>
      <w:bookmarkEnd w:id="17"/>
      <w:r w:rsidRPr="00860874">
        <w:t>2.7.1. Spatial mesh grid</w:t>
      </w:r>
    </w:p>
    <w:p w14:paraId="32A96DF0" w14:textId="42D485E6"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proofErr w:type="gramStart"/>
      <w:r w:rsidRPr="00860874">
        <w:rPr>
          <w:rFonts w:ascii="Times New Roman" w:eastAsia="Times New Roman" w:hAnsi="Times New Roman" w:cs="Times New Roman"/>
        </w:rPr>
        <w:t>spatially-dependent</w:t>
      </w:r>
      <w:proofErr w:type="gramEnd"/>
      <w:r w:rsidRPr="00860874">
        <w:rPr>
          <w:rFonts w:ascii="Times New Roman" w:eastAsia="Times New Roman" w:hAnsi="Times New Roman" w:cs="Times New Roman"/>
        </w:rPr>
        <w:t xml:space="preserve"> processes, requiring careful assessment of model covariates. To account for these spatial processes,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processes and minimize the </w:t>
      </w:r>
      <w:r w:rsidRPr="00860874">
        <w:rPr>
          <w:rFonts w:ascii="Times New Roman" w:eastAsia="Times New Roman" w:hAnsi="Times New Roman" w:cs="Times New Roman"/>
        </w:rPr>
        <w:lastRenderedPageBreak/>
        <w:t xml:space="preserve">influence of between-fire dependence. The mesh parameters, including maximum edge, cutoff, offset, and priors were chosen to balance computational efficiency with observed spatial process based on fire-specific </w:t>
      </w:r>
      <w:proofErr w:type="spellStart"/>
      <w:r w:rsidRPr="00860874">
        <w:rPr>
          <w:rFonts w:ascii="Times New Roman" w:eastAsia="Times New Roman" w:hAnsi="Times New Roman" w:cs="Times New Roman"/>
        </w:rPr>
        <w:t>semivariograms</w:t>
      </w:r>
      <w:proofErr w:type="spellEnd"/>
      <w:r w:rsidRPr="00860874">
        <w:rPr>
          <w:rFonts w:ascii="Times New Roman" w:eastAsia="Times New Roman" w:hAnsi="Times New Roman" w:cs="Times New Roman"/>
        </w:rPr>
        <w:t xml:space="preserve"> fit using the </w:t>
      </w:r>
      <w:proofErr w:type="spellStart"/>
      <w:r w:rsidRPr="00860874">
        <w:rPr>
          <w:rFonts w:ascii="Times New Roman" w:eastAsia="Times New Roman" w:hAnsi="Times New Roman" w:cs="Times New Roman"/>
          <w:i/>
        </w:rPr>
        <w:t>gstat</w:t>
      </w:r>
      <w:proofErr w:type="spellEnd"/>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ore detailed information about the mesh creation and SPDE model definitions can be found in the supplement and in Figure 3 in </w:t>
      </w:r>
      <w:r w:rsidRPr="00860874">
        <w:rPr>
          <w:rFonts w:ascii="Times New Roman" w:eastAsia="Times New Roman" w:hAnsi="Times New Roman" w:cs="Times New Roman"/>
          <w:i/>
        </w:rPr>
        <w:t>Section 3.1</w:t>
      </w:r>
      <w:r w:rsidRPr="00860874">
        <w:rPr>
          <w:rFonts w:ascii="Times New Roman" w:eastAsia="Times New Roman" w:hAnsi="Times New Roman" w:cs="Times New Roman"/>
        </w:rPr>
        <w:t>.</w:t>
      </w:r>
    </w:p>
    <w:p w14:paraId="32A96DF1" w14:textId="77777777" w:rsidR="00475F04" w:rsidRPr="00860874" w:rsidRDefault="00000000">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32A96E5D" wp14:editId="32A96E5E">
            <wp:extent cx="5449888" cy="4094888"/>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449888" cy="4094888"/>
                    </a:xfrm>
                    <a:prstGeom prst="rect">
                      <a:avLst/>
                    </a:prstGeom>
                    <a:ln/>
                  </pic:spPr>
                </pic:pic>
              </a:graphicData>
            </a:graphic>
          </wp:inline>
        </w:drawing>
      </w:r>
    </w:p>
    <w:p w14:paraId="32A96DF2" w14:textId="77777777" w:rsidR="00475F04" w:rsidRPr="00860874" w:rsidRDefault="00000000">
      <w:pPr>
        <w:rPr>
          <w:rFonts w:ascii="Times New Roman" w:eastAsia="Times New Roman" w:hAnsi="Times New Roman" w:cs="Times New Roman"/>
        </w:rPr>
      </w:pPr>
      <w:r w:rsidRPr="00860874">
        <w:rPr>
          <w:rFonts w:ascii="Times New Roman" w:eastAsia="Times New Roman" w:hAnsi="Times New Roman" w:cs="Times New Roman"/>
          <w:b/>
          <w:sz w:val="20"/>
          <w:szCs w:val="20"/>
        </w:rPr>
        <w:t xml:space="preserve">Figure 1. </w:t>
      </w:r>
      <w:r w:rsidRPr="00860874">
        <w:rPr>
          <w:rFonts w:ascii="Times New Roman" w:eastAsia="Times New Roman" w:hAnsi="Times New Roman" w:cs="Times New Roman"/>
          <w:sz w:val="20"/>
          <w:szCs w:val="20"/>
        </w:rPr>
        <w:t xml:space="preserve">Southern Rockies study area with spatial mesh and highlight for the Williams Fork Fire, CO (2020).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xml:space="preserve"> Full spatial mesh for the study region with all fire census in red. The mesh is designed to capture within-fire variability while relaxing the intra-fire spatial dependence as seen by the wider triangular mesh between fire events.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Spatial mesh for the Williams Fork Fire, CO (2020) showing the within-fire spatial dependence with smaller triangles, set at a minimum distance of ~1 km between nodes. </w:t>
      </w:r>
      <w:r w:rsidRPr="00860874">
        <w:rPr>
          <w:rFonts w:ascii="Times New Roman" w:eastAsia="Times New Roman" w:hAnsi="Times New Roman" w:cs="Times New Roman"/>
          <w:b/>
          <w:sz w:val="20"/>
          <w:szCs w:val="20"/>
        </w:rPr>
        <w:t xml:space="preserve">(C) </w:t>
      </w:r>
      <w:r w:rsidRPr="00860874">
        <w:rPr>
          <w:rFonts w:ascii="Times New Roman" w:eastAsia="Times New Roman" w:hAnsi="Times New Roman" w:cs="Times New Roman"/>
          <w:sz w:val="20"/>
          <w:szCs w:val="20"/>
        </w:rPr>
        <w:t xml:space="preserve">Predominant forest type aggregated to gridcells, defined by the pixel count majority from TreeMap FORTYPCD. </w:t>
      </w:r>
      <w:r w:rsidRPr="00860874">
        <w:rPr>
          <w:rFonts w:ascii="Times New Roman" w:eastAsia="Times New Roman" w:hAnsi="Times New Roman" w:cs="Times New Roman"/>
          <w:b/>
          <w:sz w:val="20"/>
          <w:szCs w:val="20"/>
        </w:rPr>
        <w:t xml:space="preserve">(D) </w:t>
      </w:r>
      <w:r w:rsidRPr="00860874">
        <w:rPr>
          <w:rFonts w:ascii="Times New Roman" w:eastAsia="Times New Roman" w:hAnsi="Times New Roman" w:cs="Times New Roman"/>
          <w:sz w:val="20"/>
          <w:szCs w:val="20"/>
        </w:rPr>
        <w:t>Aggregated</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daytime maximum FRP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Where grids remain gray, there were no daytime observations. </w:t>
      </w:r>
      <w:r w:rsidRPr="00860874">
        <w:rPr>
          <w:rFonts w:ascii="Times New Roman" w:eastAsia="Times New Roman" w:hAnsi="Times New Roman" w:cs="Times New Roman"/>
          <w:b/>
          <w:sz w:val="20"/>
          <w:szCs w:val="20"/>
        </w:rPr>
        <w:t>(E)</w:t>
      </w:r>
      <w:r w:rsidRPr="00860874">
        <w:rPr>
          <w:rFonts w:ascii="Times New Roman" w:eastAsia="Times New Roman" w:hAnsi="Times New Roman" w:cs="Times New Roman"/>
          <w:sz w:val="20"/>
          <w:szCs w:val="20"/>
        </w:rPr>
        <w:t xml:space="preserve"> Observed spatial effect of FRP for the predominant forest type model (see </w:t>
      </w:r>
      <w:r w:rsidRPr="00860874">
        <w:rPr>
          <w:rFonts w:ascii="Times New Roman" w:eastAsia="Times New Roman" w:hAnsi="Times New Roman" w:cs="Times New Roman"/>
          <w:i/>
          <w:sz w:val="20"/>
          <w:szCs w:val="20"/>
        </w:rPr>
        <w:t>Section 3.1</w:t>
      </w:r>
      <w:r w:rsidRPr="00860874">
        <w:rPr>
          <w:rFonts w:ascii="Times New Roman" w:eastAsia="Times New Roman" w:hAnsi="Times New Roman" w:cs="Times New Roman"/>
          <w:sz w:val="20"/>
          <w:szCs w:val="20"/>
        </w:rPr>
        <w:t xml:space="preserve">). FRP exhibits tight spatial </w:t>
      </w:r>
      <w:proofErr w:type="gramStart"/>
      <w:r w:rsidRPr="00860874">
        <w:rPr>
          <w:rFonts w:ascii="Times New Roman" w:eastAsia="Times New Roman" w:hAnsi="Times New Roman" w:cs="Times New Roman"/>
          <w:sz w:val="20"/>
          <w:szCs w:val="20"/>
        </w:rPr>
        <w:t>clustering</w:t>
      </w:r>
      <w:proofErr w:type="gramEnd"/>
      <w:r w:rsidRPr="00860874">
        <w:rPr>
          <w:rFonts w:ascii="Times New Roman" w:eastAsia="Times New Roman" w:hAnsi="Times New Roman" w:cs="Times New Roman"/>
          <w:sz w:val="20"/>
          <w:szCs w:val="20"/>
        </w:rPr>
        <w:t xml:space="preserve"> and the spatial dependence is strongest with ~1.4 km indicating fine-scale spatial dependence. The Williams Fork 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w:t>
      </w:r>
    </w:p>
    <w:p w14:paraId="32A96DF3" w14:textId="77777777" w:rsidR="00475F04" w:rsidRPr="00860874" w:rsidRDefault="00000000">
      <w:pPr>
        <w:pStyle w:val="Heading1"/>
        <w:numPr>
          <w:ilvl w:val="0"/>
          <w:numId w:val="2"/>
        </w:numPr>
        <w:spacing w:before="120" w:after="120"/>
        <w:ind w:left="360"/>
      </w:pPr>
      <w:bookmarkStart w:id="18" w:name="_copke0hs07yx" w:colFirst="0" w:colLast="0"/>
      <w:bookmarkEnd w:id="18"/>
      <w:r w:rsidRPr="00860874">
        <w:t>Results</w:t>
      </w:r>
    </w:p>
    <w:p w14:paraId="32A96DF4" w14:textId="196C8022" w:rsidR="00475F04" w:rsidRPr="00860874" w:rsidRDefault="00000000">
      <w:pPr>
        <w:pStyle w:val="Heading2"/>
      </w:pPr>
      <w:bookmarkStart w:id="19" w:name="_rcinipda4gii" w:colFirst="0" w:colLast="0"/>
      <w:bookmarkEnd w:id="19"/>
      <w:r w:rsidRPr="00860874">
        <w:t xml:space="preserve">3.1. Effect of </w:t>
      </w:r>
      <w:r w:rsidR="00822CE5">
        <w:t>dominant</w:t>
      </w:r>
      <w:r w:rsidRPr="00860874">
        <w:t xml:space="preserve"> forest type relative to aspen</w:t>
      </w:r>
    </w:p>
    <w:p w14:paraId="32A96DF5" w14:textId="49D1B715"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822CE5">
        <w:rPr>
          <w:rFonts w:ascii="Times New Roman" w:eastAsia="Times New Roman" w:hAnsi="Times New Roman" w:cs="Times New Roman"/>
        </w:rPr>
        <w:t>cumulative</w:t>
      </w:r>
      <w:r w:rsidRPr="00860874">
        <w:rPr>
          <w:rFonts w:ascii="Times New Roman" w:eastAsia="Times New Roman" w:hAnsi="Times New Roman" w:cs="Times New Roman"/>
        </w:rPr>
        <w:t xml:space="preserve"> FRP and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822CE5">
        <w:rPr>
          <w:rFonts w:ascii="Times New Roman" w:eastAsia="Times New Roman" w:hAnsi="Times New Roman" w:cs="Times New Roman"/>
        </w:rPr>
        <w:t xml:space="preserve">dominated </w:t>
      </w:r>
      <w:r w:rsidRPr="00860874">
        <w:rPr>
          <w:rFonts w:ascii="Times New Roman" w:eastAsia="Times New Roman" w:hAnsi="Times New Roman" w:cs="Times New Roman"/>
        </w:rPr>
        <w:t>grid</w:t>
      </w:r>
      <w:r w:rsidR="0041214E">
        <w:rPr>
          <w:rFonts w:ascii="Times New Roman" w:eastAsia="Times New Roman" w:hAnsi="Times New Roman" w:cs="Times New Roman"/>
        </w:rPr>
        <w:t>cells</w:t>
      </w:r>
      <w:r w:rsidRPr="00860874">
        <w:rPr>
          <w:rFonts w:ascii="Times New Roman" w:eastAsia="Times New Roman" w:hAnsi="Times New Roman" w:cs="Times New Roman"/>
        </w:rPr>
        <w:t xml:space="preserv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highest </w:t>
      </w:r>
      <w:r w:rsidR="00490E59">
        <w:rPr>
          <w:rFonts w:ascii="Times New Roman" w:eastAsia="Times New Roman" w:hAnsi="Times New Roman" w:cs="Times New Roman"/>
        </w:rPr>
        <w:t xml:space="preserve">relative </w:t>
      </w:r>
      <w:r w:rsidRPr="00860874">
        <w:rPr>
          <w:rFonts w:ascii="Times New Roman" w:eastAsia="Times New Roman" w:hAnsi="Times New Roman" w:cs="Times New Roman"/>
        </w:rPr>
        <w:t>effect,</w:t>
      </w:r>
      <w:r w:rsidR="00714C0A">
        <w:rPr>
          <w:rFonts w:ascii="Times New Roman" w:eastAsia="Times New Roman" w:hAnsi="Times New Roman" w:cs="Times New Roman"/>
        </w:rPr>
        <w:t xml:space="preserve"> with a 34%</w:t>
      </w:r>
      <w:r w:rsidR="00490E59">
        <w:rPr>
          <w:rFonts w:ascii="Times New Roman" w:eastAsia="Times New Roman" w:hAnsi="Times New Roman" w:cs="Times New Roman"/>
        </w:rPr>
        <w:t xml:space="preserve"> higher FRP</w:t>
      </w:r>
      <w:r w:rsidR="003A54DA">
        <w:rPr>
          <w:rFonts w:ascii="Times New Roman" w:eastAsia="Times New Roman" w:hAnsi="Times New Roman" w:cs="Times New Roman"/>
        </w:rPr>
        <w:t xml:space="preserve"> than aspen-dominated </w:t>
      </w:r>
      <w:r w:rsidR="003A54DA">
        <w:rPr>
          <w:rFonts w:ascii="Times New Roman" w:eastAsia="Times New Roman" w:hAnsi="Times New Roman" w:cs="Times New Roman"/>
        </w:rPr>
        <w:lastRenderedPageBreak/>
        <w:t>gridcells.</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 xml:space="preserve">Douglas-fir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a significant positive effect relative to aspen, though the credible intervals near zero indicating a weaker </w:t>
      </w:r>
      <w:r w:rsidR="00823596">
        <w:rPr>
          <w:rFonts w:ascii="Times New Roman" w:eastAsia="Times New Roman" w:hAnsi="Times New Roman" w:cs="Times New Roman"/>
        </w:rPr>
        <w:t>positive effect</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9A365F">
        <w:rPr>
          <w:rFonts w:ascii="Times New Roman" w:eastAsia="Times New Roman" w:hAnsi="Times New Roman" w:cs="Times New Roman"/>
        </w:rPr>
        <w:t>Ponderosa</w:t>
      </w:r>
      <w:r w:rsidR="00823596">
        <w:rPr>
          <w:rFonts w:ascii="Times New Roman" w:eastAsia="Times New Roman" w:hAnsi="Times New Roman" w:cs="Times New Roman"/>
        </w:rPr>
        <w:t xml:space="preserve">-dominated gridcells tended towards a lower relative FRP, </w:t>
      </w:r>
      <w:r w:rsidRPr="00860874">
        <w:rPr>
          <w:rFonts w:ascii="Times New Roman" w:eastAsia="Times New Roman" w:hAnsi="Times New Roman" w:cs="Times New Roman"/>
        </w:rPr>
        <w:t xml:space="preserve">although the credible intervals (.25 and .95) overlap zero indicating uncertainty in model estimates. </w:t>
      </w:r>
      <w:r w:rsidR="006C2020">
        <w:rPr>
          <w:rFonts w:ascii="Times New Roman" w:eastAsia="Times New Roman" w:hAnsi="Times New Roman" w:cs="Times New Roman"/>
        </w:rPr>
        <w:t xml:space="preserve">Pinon-juniper gridcells exhibited significantly </w:t>
      </w:r>
      <w:r w:rsidR="006C2020" w:rsidRPr="006C2020">
        <w:rPr>
          <w:rFonts w:ascii="Times New Roman" w:eastAsia="Times New Roman" w:hAnsi="Times New Roman" w:cs="Times New Roman"/>
        </w:rPr>
        <w:t>lower</w:t>
      </w:r>
      <w:r w:rsidR="006C2020">
        <w:rPr>
          <w:rFonts w:ascii="Times New Roman" w:eastAsia="Times New Roman" w:hAnsi="Times New Roman" w:cs="Times New Roman"/>
        </w:rPr>
        <w:t xml:space="preserve"> FRP compared to aspen-dominated gridcells.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 the effect on CBI was significant and positive with tighter credible intervals, demonstrating higher certainty in the</w:t>
      </w:r>
      <w:r w:rsidR="0051326E">
        <w:rPr>
          <w:rFonts w:ascii="Times New Roman" w:eastAsia="Times New Roman" w:hAnsi="Times New Roman" w:cs="Times New Roman"/>
        </w:rPr>
        <w:t xml:space="preserve"> effects </w:t>
      </w:r>
      <w:r w:rsidRPr="00860874">
        <w:rPr>
          <w:rFonts w:ascii="Times New Roman" w:eastAsia="Times New Roman" w:hAnsi="Times New Roman" w:cs="Times New Roman"/>
        </w:rPr>
        <w:t xml:space="preserve">on burn severity relative to aspen. Models were better able to predict CBI than FRP, demonstrated by the higher CPO and lower WAIC. The inclusion of fire-level and day-of-burn random effects and the spatial SPDE model (see </w:t>
      </w:r>
      <w:r w:rsidRPr="00860874">
        <w:rPr>
          <w:rFonts w:ascii="Times New Roman" w:eastAsia="Times New Roman" w:hAnsi="Times New Roman" w:cs="Times New Roman"/>
          <w:i/>
        </w:rPr>
        <w:t xml:space="preserve">Section 3.1.1 </w:t>
      </w:r>
      <w:r w:rsidRPr="00860874">
        <w:rPr>
          <w:rFonts w:ascii="Times New Roman" w:eastAsia="Times New Roman" w:hAnsi="Times New Roman" w:cs="Times New Roman"/>
        </w:rPr>
        <w:t>below) significantly improved model fit based on CPO and WAIC (</w:t>
      </w:r>
      <w:r w:rsidRPr="00860874">
        <w:rPr>
          <w:rFonts w:ascii="Times New Roman" w:eastAsia="Times New Roman" w:hAnsi="Times New Roman" w:cs="Times New Roman"/>
          <w:b/>
        </w:rPr>
        <w:t>Table S2</w:t>
      </w:r>
      <w:r w:rsidRPr="00860874">
        <w:rPr>
          <w:rFonts w:ascii="Times New Roman" w:eastAsia="Times New Roman" w:hAnsi="Times New Roman" w:cs="Times New Roman"/>
        </w:rPr>
        <w:t>). Significant positive effects emerged for VPD, ERCdv, slope, TPI, and grid-level mean canopy percent highlighting the importance of these factors in predicting fire behavior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Steeper slopes and localized high points like ridges (higher TPI values) increase FRP and CBI. Similarly, higher VPD and ERCdv resulted in higher FRP and CBI, though with wider credible intervals, and the effect of wind speed was highly uncertain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For FRP models, inclusion of VIIRS aggregation attributes (percent cumulative overlap, detection count, and proportion of daytime detections) significantly improved model fit. </w:t>
      </w:r>
    </w:p>
    <w:p w14:paraId="32A96DF6" w14:textId="6CFE1A8D" w:rsidR="00475F04" w:rsidRPr="00860874" w:rsidRDefault="00AF04A0">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4D94B2" wp14:editId="6BF555D5">
            <wp:extent cx="5943600" cy="3402965"/>
            <wp:effectExtent l="0" t="0" r="0" b="635"/>
            <wp:docPr id="1674743292"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743292" name="Picture 2" descr="A graph of different colored lin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02965"/>
                    </a:xfrm>
                    <a:prstGeom prst="rect">
                      <a:avLst/>
                    </a:prstGeom>
                  </pic:spPr>
                </pic:pic>
              </a:graphicData>
            </a:graphic>
          </wp:inline>
        </w:drawing>
      </w:r>
    </w:p>
    <w:p w14:paraId="32A96DF7" w14:textId="4B414B9B"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predominant forest type </w:t>
      </w:r>
      <w:r w:rsidR="00C270D4">
        <w:rPr>
          <w:rFonts w:ascii="Times New Roman" w:eastAsia="Times New Roman" w:hAnsi="Times New Roman" w:cs="Times New Roman"/>
          <w:sz w:val="20"/>
          <w:szCs w:val="20"/>
        </w:rPr>
        <w:t xml:space="preserve">(&gt;50% of gridcell) </w:t>
      </w:r>
      <w:r w:rsidRPr="00860874">
        <w:rPr>
          <w:rFonts w:ascii="Times New Roman" w:eastAsia="Times New Roman" w:hAnsi="Times New Roman" w:cs="Times New Roman"/>
          <w:sz w:val="20"/>
          <w:szCs w:val="20"/>
        </w:rPr>
        <w:t>on maximum daytime FRP and 90</w:t>
      </w:r>
      <w:r w:rsidRPr="009046D1">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percentile CBI </w:t>
      </w:r>
      <w:r w:rsidRPr="009046D1">
        <w:rPr>
          <w:rFonts w:ascii="Times New Roman" w:eastAsia="Times New Roman" w:hAnsi="Times New Roman" w:cs="Times New Roman"/>
          <w:i/>
          <w:iCs/>
          <w:sz w:val="20"/>
          <w:szCs w:val="20"/>
        </w:rPr>
        <w:t>relative to aspen</w:t>
      </w:r>
      <w:r w:rsidRPr="00860874">
        <w:rPr>
          <w:rFonts w:ascii="Times New Roman" w:eastAsia="Times New Roman" w:hAnsi="Times New Roman" w:cs="Times New Roman"/>
          <w:sz w:val="20"/>
          <w:szCs w:val="20"/>
        </w:rPr>
        <w:t>. Lodgepole, Douglas-fir, and ponderosa forest types had significant positive effects on both FRP and CBI. Spruce-fir forests had a slight positive effect with the lower credible interval passing zero. The effects of pinon-juniper relative to aspen are highly uncertain for FRP but were significant and positive for CBI. All forest types demonstrate a significant positive effect on CBI, indicating higher burn severity relative to aspen.</w:t>
      </w:r>
    </w:p>
    <w:p w14:paraId="32A96DF8" w14:textId="77777777" w:rsidR="00475F04" w:rsidRPr="00860874" w:rsidRDefault="00000000">
      <w:pPr>
        <w:pStyle w:val="Heading3"/>
      </w:pPr>
      <w:bookmarkStart w:id="20" w:name="_j5sl6bikat9u" w:colFirst="0" w:colLast="0"/>
      <w:bookmarkEnd w:id="20"/>
      <w:r w:rsidRPr="00860874">
        <w:t>3.1.1 Spatial patterns in FRP and CBI</w:t>
      </w:r>
    </w:p>
    <w:p w14:paraId="32A96DF9" w14:textId="7EDAE3D6"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 xml:space="preserve">Substantial spatial structure emerged in different ways for both FRP and CBI, described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xml:space="preserve">). </w:t>
      </w:r>
      <w:r w:rsidR="009046D1" w:rsidRPr="00860874">
        <w:rPr>
          <w:rFonts w:ascii="Times New Roman" w:eastAsia="Times New Roman" w:hAnsi="Times New Roman" w:cs="Times New Roman"/>
        </w:rPr>
        <w:t>Semi variogram</w:t>
      </w:r>
      <w:r w:rsidRPr="00860874">
        <w:rPr>
          <w:rFonts w:ascii="Times New Roman" w:eastAsia="Times New Roman" w:hAnsi="Times New Roman" w:cs="Times New Roman"/>
        </w:rPr>
        <w:t xml:space="preserve"> analysis provided an initial assessment of the expected spatial range for both response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that the </w:t>
      </w:r>
      <w:r w:rsidRPr="00860874">
        <w:rPr>
          <w:rFonts w:ascii="Times New Roman" w:eastAsia="Times New Roman" w:hAnsi="Times New Roman" w:cs="Times New Roman"/>
        </w:rPr>
        <w:lastRenderedPageBreak/>
        <w:t xml:space="preserve">expected mean range for FRP was ~2.2 km and ~2.9 km for CBI. As such, the maximum edge length in the spatial mesh grid was set to 0.01 degrees (~ 1.1 km) </w:t>
      </w:r>
      <w:proofErr w:type="gramStart"/>
      <w:r w:rsidRPr="00860874">
        <w:rPr>
          <w:rFonts w:ascii="Times New Roman" w:eastAsia="Times New Roman" w:hAnsi="Times New Roman" w:cs="Times New Roman"/>
        </w:rPr>
        <w:t>in order to</w:t>
      </w:r>
      <w:proofErr w:type="gramEnd"/>
      <w:r w:rsidRPr="00860874">
        <w:rPr>
          <w:rFonts w:ascii="Times New Roman" w:eastAsia="Times New Roman" w:hAnsi="Times New Roman" w:cs="Times New Roman"/>
        </w:rPr>
        <w:t xml:space="preserve"> capture potential fine-scale spatial patterns. The SPDE results indicate moderate alignment with these expectations alongside fixed and random effects, with slight differences. For FRP, the mean effective range of spatial correlation is 0.014 degrees (~1.4 km), suggesting a fine-scale clustering and influence of localized conditions unexplained by fixed or random effects (</w:t>
      </w:r>
      <w:r w:rsidRPr="00860874">
        <w:rPr>
          <w:rFonts w:ascii="Times New Roman" w:eastAsia="Times New Roman" w:hAnsi="Times New Roman" w:cs="Times New Roman"/>
          <w:b/>
        </w:rPr>
        <w:t>Figure 3E</w:t>
      </w:r>
      <w:r w:rsidRPr="00860874">
        <w:rPr>
          <w:rFonts w:ascii="Times New Roman" w:eastAsia="Times New Roman" w:hAnsi="Times New Roman" w:cs="Times New Roman"/>
        </w:rPr>
        <w:t xml:space="preserve">). A relatively large standard deviation (mean 0.769) indicated moderately strong spatial variation in </w:t>
      </w:r>
      <w:proofErr w:type="gramStart"/>
      <w:r w:rsidRPr="00860874">
        <w:rPr>
          <w:rFonts w:ascii="Times New Roman" w:eastAsia="Times New Roman" w:hAnsi="Times New Roman" w:cs="Times New Roman"/>
        </w:rPr>
        <w:t>FRP</w:t>
      </w:r>
      <w:proofErr w:type="gramEnd"/>
      <w:r w:rsidRPr="00860874">
        <w:rPr>
          <w:rFonts w:ascii="Times New Roman" w:eastAsia="Times New Roman" w:hAnsi="Times New Roman" w:cs="Times New Roman"/>
        </w:rPr>
        <w:t xml:space="preserve"> and residual spatial effects left unexplained by the model. In the case of CBI, the effective range of spatial correlation increases to 0.078 (~7.8 km), suggesting more broad-scale spatial patterns in burn severity compared to FRP. With a far lower standard deviation (mean 0.088), the spatial variation in CBI is significantly lower than for FRP and may be better explained by the fixed and random effects such as day-of-burn, forest type, fire weather, and topography. </w:t>
      </w:r>
    </w:p>
    <w:p w14:paraId="32A96DFA" w14:textId="77777777" w:rsidR="00475F04" w:rsidRPr="00860874" w:rsidRDefault="00000000">
      <w:pPr>
        <w:jc w:val="center"/>
        <w:rPr>
          <w:rFonts w:ascii="Times New Roman" w:eastAsia="Times New Roman" w:hAnsi="Times New Roman" w:cs="Times New Roman"/>
          <w:sz w:val="20"/>
          <w:szCs w:val="20"/>
        </w:rPr>
      </w:pPr>
      <w:r w:rsidRPr="00860874">
        <w:rPr>
          <w:rFonts w:ascii="Times New Roman" w:eastAsia="Times New Roman" w:hAnsi="Times New Roman" w:cs="Times New Roman"/>
          <w:noProof/>
          <w:sz w:val="20"/>
          <w:szCs w:val="20"/>
        </w:rPr>
        <w:drawing>
          <wp:inline distT="114300" distB="114300" distL="114300" distR="114300" wp14:anchorId="32A96E61" wp14:editId="32A96E62">
            <wp:extent cx="5839734" cy="4362450"/>
            <wp:effectExtent l="0" t="0" r="0" b="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5839734" cy="4362450"/>
                    </a:xfrm>
                    <a:prstGeom prst="rect">
                      <a:avLst/>
                    </a:prstGeom>
                    <a:ln/>
                  </pic:spPr>
                </pic:pic>
              </a:graphicData>
            </a:graphic>
          </wp:inline>
        </w:drawing>
      </w:r>
    </w:p>
    <w:p w14:paraId="32A96DFB" w14:textId="77777777" w:rsidR="00475F04" w:rsidRPr="00860874" w:rsidRDefault="00000000">
      <w:pPr>
        <w:rPr>
          <w:rFonts w:ascii="Times New Roman" w:eastAsia="Times New Roman" w:hAnsi="Times New Roman" w:cs="Times New Roman"/>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mesh grid example grid data for the Williams Fork Fire, CO (2020).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xml:space="preserve"> Full mesh grid covering the Southern Rockies study region with all fire census data in red. The spatial mesh is designed to capture within-fire variability while relaxing the intra-fire spatial dependence as seen by the wider triangular mesh between fire events.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Spatial mesh grid for the Williams Fork Fire. The mesh grid captures within-fire spatial dependence with a tighter triangle mesh around data points, set at a minimum distance of ~1 km between nodes. </w:t>
      </w:r>
      <w:r w:rsidRPr="00860874">
        <w:rPr>
          <w:rFonts w:ascii="Times New Roman" w:eastAsia="Times New Roman" w:hAnsi="Times New Roman" w:cs="Times New Roman"/>
          <w:b/>
          <w:sz w:val="20"/>
          <w:szCs w:val="20"/>
        </w:rPr>
        <w:t xml:space="preserve">(C) </w:t>
      </w:r>
      <w:r w:rsidRPr="00860874">
        <w:rPr>
          <w:rFonts w:ascii="Times New Roman" w:eastAsia="Times New Roman" w:hAnsi="Times New Roman" w:cs="Times New Roman"/>
          <w:sz w:val="20"/>
          <w:szCs w:val="20"/>
        </w:rPr>
        <w:t>Daytime maximum FRP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Where grids remain gray, there were no daytime observations. </w:t>
      </w:r>
      <w:r w:rsidRPr="00860874">
        <w:rPr>
          <w:rFonts w:ascii="Times New Roman" w:eastAsia="Times New Roman" w:hAnsi="Times New Roman" w:cs="Times New Roman"/>
          <w:b/>
          <w:sz w:val="20"/>
          <w:szCs w:val="20"/>
        </w:rPr>
        <w:t xml:space="preserve">(D) </w:t>
      </w:r>
      <w:r w:rsidRPr="00860874">
        <w:rPr>
          <w:rFonts w:ascii="Times New Roman" w:eastAsia="Times New Roman" w:hAnsi="Times New Roman" w:cs="Times New Roman"/>
          <w:sz w:val="20"/>
          <w:szCs w:val="20"/>
        </w:rPr>
        <w:t xml:space="preserve">Grid-level predominant forest type, defined by the pixel count majority from TreeMap FORTYPCD. </w:t>
      </w:r>
      <w:r w:rsidRPr="00860874">
        <w:rPr>
          <w:rFonts w:ascii="Times New Roman" w:eastAsia="Times New Roman" w:hAnsi="Times New Roman" w:cs="Times New Roman"/>
          <w:b/>
          <w:sz w:val="20"/>
          <w:szCs w:val="20"/>
        </w:rPr>
        <w:t>(E)</w:t>
      </w:r>
      <w:r w:rsidRPr="00860874">
        <w:rPr>
          <w:rFonts w:ascii="Times New Roman" w:eastAsia="Times New Roman" w:hAnsi="Times New Roman" w:cs="Times New Roman"/>
          <w:sz w:val="20"/>
          <w:szCs w:val="20"/>
        </w:rPr>
        <w:t xml:space="preserve"> Observed spatial effect of FRP for the predominant forest type model (see </w:t>
      </w:r>
      <w:r w:rsidRPr="00860874">
        <w:rPr>
          <w:rFonts w:ascii="Times New Roman" w:eastAsia="Times New Roman" w:hAnsi="Times New Roman" w:cs="Times New Roman"/>
          <w:i/>
          <w:sz w:val="20"/>
          <w:szCs w:val="20"/>
        </w:rPr>
        <w:t>Section 3.1</w:t>
      </w:r>
      <w:r w:rsidRPr="00860874">
        <w:rPr>
          <w:rFonts w:ascii="Times New Roman" w:eastAsia="Times New Roman" w:hAnsi="Times New Roman" w:cs="Times New Roman"/>
          <w:sz w:val="20"/>
          <w:szCs w:val="20"/>
        </w:rPr>
        <w:t xml:space="preserve">). FRP exhibits tight spatial </w:t>
      </w:r>
      <w:proofErr w:type="gramStart"/>
      <w:r w:rsidRPr="00860874">
        <w:rPr>
          <w:rFonts w:ascii="Times New Roman" w:eastAsia="Times New Roman" w:hAnsi="Times New Roman" w:cs="Times New Roman"/>
          <w:sz w:val="20"/>
          <w:szCs w:val="20"/>
        </w:rPr>
        <w:t>clustering</w:t>
      </w:r>
      <w:proofErr w:type="gramEnd"/>
      <w:r w:rsidRPr="00860874">
        <w:rPr>
          <w:rFonts w:ascii="Times New Roman" w:eastAsia="Times New Roman" w:hAnsi="Times New Roman" w:cs="Times New Roman"/>
          <w:sz w:val="20"/>
          <w:szCs w:val="20"/>
        </w:rPr>
        <w:t xml:space="preserve"> and the spatial dependence is strongest with ~1.4 km indicating fine-scale spatial dependence. The Williams Fork </w:t>
      </w:r>
      <w:r w:rsidRPr="00860874">
        <w:rPr>
          <w:rFonts w:ascii="Times New Roman" w:eastAsia="Times New Roman" w:hAnsi="Times New Roman" w:cs="Times New Roman"/>
          <w:sz w:val="20"/>
          <w:szCs w:val="20"/>
        </w:rPr>
        <w:lastRenderedPageBreak/>
        <w:t>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 </w:t>
      </w:r>
    </w:p>
    <w:p w14:paraId="32A96DFC" w14:textId="77777777" w:rsidR="00475F04" w:rsidRPr="00860874" w:rsidRDefault="00000000">
      <w:pPr>
        <w:pStyle w:val="Heading2"/>
      </w:pPr>
      <w:bookmarkStart w:id="21" w:name="_bpep2a8uok8t" w:colFirst="0" w:colLast="0"/>
      <w:bookmarkEnd w:id="21"/>
      <w:r w:rsidRPr="00860874">
        <w:t>3.2. Effect of composition and structure</w:t>
      </w:r>
    </w:p>
    <w:p w14:paraId="32A96DFD"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We tested the influence of composition and structure metrics on FRP and CBI while accounting for fire weather, topography, grid-level mean canopy percent. Grid-level composition was measured using forest type diversity (H-TPP) and proportional</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rPr>
        <w:t xml:space="preserve">live BA (hereafter </w:t>
      </w:r>
      <w:r w:rsidRPr="00860874">
        <w:rPr>
          <w:rFonts w:ascii="Times New Roman" w:eastAsia="Times New Roman" w:hAnsi="Times New Roman" w:cs="Times New Roman"/>
          <w:i/>
        </w:rPr>
        <w:t>dominance</w:t>
      </w:r>
      <w:r w:rsidRPr="00860874">
        <w:rPr>
          <w:rFonts w:ascii="Times New Roman" w:eastAsia="Times New Roman" w:hAnsi="Times New Roman" w:cs="Times New Roman"/>
        </w:rPr>
        <w:t xml:space="preserve">) for all forest types co-occurring in a grid. Structural metrics included the type-specific QMD and tree height. Each forest type represented in the grid was interacted with composition and structure metrics derived from the Tree Table based on FIA plot-level information (see </w:t>
      </w:r>
      <w:r w:rsidRPr="00860874">
        <w:rPr>
          <w:rFonts w:ascii="Times New Roman" w:eastAsia="Times New Roman" w:hAnsi="Times New Roman" w:cs="Times New Roman"/>
          <w:i/>
        </w:rPr>
        <w:t>Section 2.5.2</w:t>
      </w:r>
      <w:r w:rsidRPr="00860874">
        <w:rPr>
          <w:rFonts w:ascii="Times New Roman" w:eastAsia="Times New Roman" w:hAnsi="Times New Roman" w:cs="Times New Roman"/>
        </w:rPr>
        <w:t>). Again, separate models were fit for FRP and CBI with fixed and random effects and VIIRS aggregation information (for FRP). The same SPDE mesh was applied to account for the spatial dependence in effects. The credible intervals of the posterior distributions are tighter for the CBI model than for FRP, and the conditional predictive ordinates (CPO) indicated better predictive power for CBI models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Again, the spatial effects operated at a much smaller range for FRP (~1.4 km) compared to CBI (~7.8 km) and with higher residual variance, indicating that CBI is better captured by the fixed, random and spatial effects models. The results from each composition and structure metric are described in greater detail below.</w:t>
      </w:r>
    </w:p>
    <w:p w14:paraId="32A96DFE" w14:textId="77777777" w:rsidR="00475F04" w:rsidRPr="00860874" w:rsidRDefault="00000000">
      <w:pPr>
        <w:pStyle w:val="Heading3"/>
      </w:pPr>
      <w:bookmarkStart w:id="22" w:name="_njgajb2fasla" w:colFirst="0" w:colLast="0"/>
      <w:bookmarkEnd w:id="22"/>
      <w:r w:rsidRPr="00860874">
        <w:t>3.2.1. Forest type dominance</w:t>
      </w:r>
    </w:p>
    <w:p w14:paraId="32A96DFF"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The dominance of forest type influenced FRP and CBI with varying levels of certain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Quaking aspen pinon-juniper showed the strongest negative effect on both FRP (</w:t>
      </w:r>
      <w:r w:rsidRPr="00860874">
        <w:rPr>
          <w:rFonts w:ascii="Times New Roman" w:eastAsia="Times New Roman" w:hAnsi="Times New Roman" w:cs="Times New Roman"/>
          <w:b/>
        </w:rPr>
        <w:t>Figure 4a</w:t>
      </w:r>
      <w:r w:rsidRPr="00860874">
        <w:rPr>
          <w:rFonts w:ascii="Times New Roman" w:eastAsia="Times New Roman" w:hAnsi="Times New Roman" w:cs="Times New Roman"/>
        </w:rPr>
        <w:t>) and CBI (</w:t>
      </w:r>
      <w:r w:rsidRPr="00860874">
        <w:rPr>
          <w:rFonts w:ascii="Times New Roman" w:eastAsia="Times New Roman" w:hAnsi="Times New Roman" w:cs="Times New Roman"/>
          <w:b/>
        </w:rPr>
        <w:t>Figure 4b</w:t>
      </w:r>
      <w:r w:rsidRPr="00860874">
        <w:rPr>
          <w:rFonts w:ascii="Times New Roman" w:eastAsia="Times New Roman" w:hAnsi="Times New Roman" w:cs="Times New Roman"/>
        </w:rPr>
        <w:t xml:space="preserve">). As aspen dominance increases, both FRP and CBI were significantly lower than most other forest types. A similar pattern in dominance emerged for spruce-fir, although with a smaller relative effect. For both ponderosa and lodgepole, dominance slightly increased FRP while the effects on CBI were uncertain (credible intervals passing zero). Mixed-conifer dominance had a strong positive effect on burn severity although its effect on FRP was also uncertain. </w:t>
      </w:r>
    </w:p>
    <w:p w14:paraId="32A96E00" w14:textId="77777777" w:rsidR="00475F04" w:rsidRPr="00860874" w:rsidRDefault="00000000">
      <w:pPr>
        <w:spacing w:before="120" w:after="120"/>
        <w:jc w:val="center"/>
        <w:rPr>
          <w:rFonts w:ascii="Times New Roman" w:eastAsia="Times New Roman" w:hAnsi="Times New Roman" w:cs="Times New Roman"/>
          <w:b/>
          <w:sz w:val="20"/>
          <w:szCs w:val="20"/>
        </w:rPr>
      </w:pPr>
      <w:r w:rsidRPr="00860874">
        <w:rPr>
          <w:rFonts w:ascii="Times New Roman" w:eastAsia="Times New Roman" w:hAnsi="Times New Roman" w:cs="Times New Roman"/>
          <w:noProof/>
        </w:rPr>
        <w:lastRenderedPageBreak/>
        <w:drawing>
          <wp:inline distT="114300" distB="114300" distL="114300" distR="114300" wp14:anchorId="32A96E63" wp14:editId="32A96E64">
            <wp:extent cx="5886116" cy="4392912"/>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5886116" cy="4392912"/>
                    </a:xfrm>
                    <a:prstGeom prst="rect">
                      <a:avLst/>
                    </a:prstGeom>
                    <a:ln/>
                  </pic:spPr>
                </pic:pic>
              </a:graphicData>
            </a:graphic>
          </wp:inline>
        </w:drawing>
      </w:r>
    </w:p>
    <w:p w14:paraId="32A96E01"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b/>
          <w:sz w:val="20"/>
          <w:szCs w:val="20"/>
        </w:rPr>
        <w:t>Figure 4.</w:t>
      </w:r>
      <w:r w:rsidRPr="00860874">
        <w:rPr>
          <w:rFonts w:ascii="Times New Roman" w:eastAsia="Times New Roman" w:hAnsi="Times New Roman" w:cs="Times New Roman"/>
          <w:sz w:val="20"/>
          <w:szCs w:val="20"/>
        </w:rPr>
        <w:t xml:space="preserve"> Posterior distribution of effects for forest type-specific composition and structure metrics on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FRP, and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CBI. We assessed the proportion of grid-level forest type basal area, forest-specific mean quadratic diameter and tree height, and the relationship between majority forest type and diversity measured using the Shannon diversity index (H). Posterior distributions which overlap zero are uncertain. Quaking aspen demonstrates strong and significant (credible intervals not passing zero) effects for all four metrics. </w:t>
      </w:r>
    </w:p>
    <w:p w14:paraId="32A96E02" w14:textId="77777777" w:rsidR="00475F04" w:rsidRPr="00860874" w:rsidRDefault="00000000">
      <w:pPr>
        <w:pStyle w:val="Heading3"/>
      </w:pPr>
      <w:bookmarkStart w:id="23" w:name="_qi4lzm16th89" w:colFirst="0" w:colLast="0"/>
      <w:bookmarkEnd w:id="23"/>
      <w:r w:rsidRPr="00860874">
        <w:t>3.2.2. Forest type QMD and tree height</w:t>
      </w:r>
    </w:p>
    <w:p w14:paraId="32A96E03"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specific QMD had a strong positive effect on FRP and CBI, suggesting aspen forests which are dominated by few but large individuals may exhibit greater intensity and severity (</w:t>
      </w:r>
      <w:r w:rsidRPr="00860874">
        <w:rPr>
          <w:rFonts w:ascii="Times New Roman" w:eastAsia="Times New Roman" w:hAnsi="Times New Roman" w:cs="Times New Roman"/>
          <w:b/>
        </w:rPr>
        <w:t>Figure 4</w:t>
      </w:r>
      <w:proofErr w:type="gramStart"/>
      <w:r w:rsidRPr="00860874">
        <w:rPr>
          <w:rFonts w:ascii="Times New Roman" w:eastAsia="Times New Roman" w:hAnsi="Times New Roman" w:cs="Times New Roman"/>
          <w:b/>
        </w:rPr>
        <w:t>a,  4</w:t>
      </w:r>
      <w:proofErr w:type="gramEnd"/>
      <w:r w:rsidRPr="00860874">
        <w:rPr>
          <w:rFonts w:ascii="Times New Roman" w:eastAsia="Times New Roman" w:hAnsi="Times New Roman" w:cs="Times New Roman"/>
          <w:b/>
        </w:rPr>
        <w:t>b</w:t>
      </w:r>
      <w:r w:rsidRPr="00860874">
        <w:rPr>
          <w:rFonts w:ascii="Times New Roman" w:eastAsia="Times New Roman" w:hAnsi="Times New Roman" w:cs="Times New Roman"/>
        </w:rPr>
        <w:t xml:space="preserve">). Except for ponderosa, where QMD had a significant </w:t>
      </w:r>
      <w:r w:rsidRPr="00860874">
        <w:rPr>
          <w:rFonts w:ascii="Times New Roman" w:eastAsia="Times New Roman" w:hAnsi="Times New Roman" w:cs="Times New Roman"/>
          <w:i/>
        </w:rPr>
        <w:t>negative</w:t>
      </w:r>
      <w:r w:rsidRPr="00860874">
        <w:rPr>
          <w:rFonts w:ascii="Times New Roman" w:eastAsia="Times New Roman" w:hAnsi="Times New Roman" w:cs="Times New Roman"/>
        </w:rPr>
        <w:t xml:space="preserve"> effect, all other forest types were uncertain with credible intervals overlapping zero. Ponderosa-specific QMD demonstrated an opposite effect relative to aspen, where forests dominated by few large individuals tended to exhibit lower FRP and CBI. The influence of tree height on FRP was less certain (wider credible intervals) but significant effects emerged for quaking aspen, pinon-juniper, and ponderosa. For quaking aspen, increasing tree height tends to decrease FRP where the opposite is true for pinon-juniper and more so for ponderosa. Tree height has a more profound effect on CBI, particularly for both quaking aspen and ponderosa, which again demonstrate opposite relationships. </w:t>
      </w:r>
    </w:p>
    <w:p w14:paraId="32A96E04" w14:textId="77777777" w:rsidR="00475F04" w:rsidRPr="00860874" w:rsidRDefault="00000000">
      <w:pPr>
        <w:pStyle w:val="Heading3"/>
      </w:pPr>
      <w:bookmarkStart w:id="24" w:name="_mg99dg113vvc" w:colFirst="0" w:colLast="0"/>
      <w:bookmarkEnd w:id="24"/>
      <w:r w:rsidRPr="00860874">
        <w:t>3.2.3. Forest type diversity</w:t>
      </w:r>
    </w:p>
    <w:p w14:paraId="32A96E05" w14:textId="77777777"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For all forest types, H-TPP increased both FRP and CBI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is effect was less strong and uncertain for lodgepole and pinon-juniper forests but profound for FRP in spruce-fir and for CBI in </w:t>
      </w:r>
      <w:r w:rsidRPr="00860874">
        <w:rPr>
          <w:rFonts w:ascii="Times New Roman" w:eastAsia="Times New Roman" w:hAnsi="Times New Roman" w:cs="Times New Roman"/>
        </w:rPr>
        <w:lastRenderedPageBreak/>
        <w:t>mixed-conifer and quaking aspen grids, indicating that as the diversity of forest types increased, both FRP and burn severity tended to increase. The credible intervals for H-TPP were tighter for FRP models than for other variables, indicating more confidence in model estimates.</w:t>
      </w:r>
    </w:p>
    <w:p w14:paraId="32A96E06" w14:textId="77777777" w:rsidR="00475F04" w:rsidRPr="00860874" w:rsidRDefault="00000000">
      <w:pPr>
        <w:pStyle w:val="Heading2"/>
      </w:pPr>
      <w:bookmarkStart w:id="25" w:name="_icol1k1mha75" w:colFirst="0" w:colLast="0"/>
      <w:bookmarkEnd w:id="25"/>
      <w:r w:rsidRPr="00860874">
        <w:t>3.3 Influence of aspen co-occurrence across major forest types</w:t>
      </w:r>
    </w:p>
    <w:p w14:paraId="32A96E07"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 co-occurrence and dominance relative to predominant forest types influenced FRP and CBI, although effects were mediated by VPD in some cases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Where quaking aspen is predominant, increasing proportional live BA significantly decreases FRP (mean effect -0.21) and CBI (mean effect -0.23). However, there is a strong VPD-mediating effect, where the influence of aspen dominance on reducing FRP and CBI either diminishes greatly (CBI, </w:t>
      </w:r>
      <w:r w:rsidRPr="00860874">
        <w:rPr>
          <w:rFonts w:ascii="Times New Roman" w:eastAsia="Times New Roman" w:hAnsi="Times New Roman" w:cs="Times New Roman"/>
          <w:b/>
        </w:rPr>
        <w:t>Figure 5b</w:t>
      </w:r>
      <w:r w:rsidRPr="00860874">
        <w:rPr>
          <w:rFonts w:ascii="Times New Roman" w:eastAsia="Times New Roman" w:hAnsi="Times New Roman" w:cs="Times New Roman"/>
        </w:rPr>
        <w:t xml:space="preserve">) or becomes slightly positive (FRP, </w:t>
      </w:r>
      <w:r w:rsidRPr="00860874">
        <w:rPr>
          <w:rFonts w:ascii="Times New Roman" w:eastAsia="Times New Roman" w:hAnsi="Times New Roman" w:cs="Times New Roman"/>
          <w:b/>
        </w:rPr>
        <w:t>Figure 5a</w:t>
      </w:r>
      <w:r w:rsidRPr="00860874">
        <w:rPr>
          <w:rFonts w:ascii="Times New Roman" w:eastAsia="Times New Roman" w:hAnsi="Times New Roman" w:cs="Times New Roman"/>
        </w:rPr>
        <w:t xml:space="preserve">). In both cases, the credible intervals for the VPD-mediated effect slightly overlap zero, indicating a more negligible effect. Similarly, in lodgepole-predominant grids the effect of increasing aspen dominance on FRP was significant and negative, with a moderate diminishing influence of VPD-mediation. Conversely, in spruce-fir, ponderosa, and pinyon-juniper predominant grids, the VPD-mediating effect on FRP and CBI </w:t>
      </w:r>
      <w:proofErr w:type="gramStart"/>
      <w:r w:rsidRPr="00860874">
        <w:rPr>
          <w:rFonts w:ascii="Times New Roman" w:eastAsia="Times New Roman" w:hAnsi="Times New Roman" w:cs="Times New Roman"/>
        </w:rPr>
        <w:t>actually improved</w:t>
      </w:r>
      <w:proofErr w:type="gramEnd"/>
      <w:r w:rsidRPr="00860874">
        <w:rPr>
          <w:rFonts w:ascii="Times New Roman" w:eastAsia="Times New Roman" w:hAnsi="Times New Roman" w:cs="Times New Roman"/>
        </w:rPr>
        <w:t xml:space="preserve"> the effect of aspen dominanc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decreasing effect, reduction in the response variables). In ponderosa-dominated grids, aspen dominance tends to decrease CBI </w:t>
      </w:r>
      <w:r w:rsidRPr="00860874">
        <w:rPr>
          <w:rFonts w:ascii="Times New Roman" w:eastAsia="Times New Roman" w:hAnsi="Times New Roman" w:cs="Times New Roman"/>
          <w:i/>
        </w:rPr>
        <w:t>only</w:t>
      </w:r>
      <w:r w:rsidRPr="00860874">
        <w:rPr>
          <w:rFonts w:ascii="Times New Roman" w:eastAsia="Times New Roman" w:hAnsi="Times New Roman" w:cs="Times New Roman"/>
        </w:rPr>
        <w:t xml:space="preserve"> when mediated by VPD, whereas it has a slight positive effect without mediation. The same is true for spruce-fir dominant grids and the effect on FRP. For pinyon-juniper and mixed-conifer predominant grids, which are relatively rare (Figure S1), the effects of aspen dominance exhibited extreme credible intervals overlapping zero for the FRP models. These forest types rarely co-occur with aspen in great proportion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which helps explain the wide credible intervals and uncertain estimates. Again, the credible intervals were tighter for the CBI model and the CPO was significantly higher (Table S2), suggesting better predictive power for CBI compared to FRP. </w:t>
      </w:r>
    </w:p>
    <w:p w14:paraId="32A96E08" w14:textId="77777777" w:rsidR="00475F04" w:rsidRPr="00860874" w:rsidRDefault="00000000">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lastRenderedPageBreak/>
        <w:drawing>
          <wp:inline distT="114300" distB="114300" distL="114300" distR="114300" wp14:anchorId="32A96E65" wp14:editId="32A96E66">
            <wp:extent cx="5275837" cy="4184650"/>
            <wp:effectExtent l="0" t="0" r="0" b="0"/>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
                    <a:srcRect/>
                    <a:stretch>
                      <a:fillRect/>
                    </a:stretch>
                  </pic:blipFill>
                  <pic:spPr>
                    <a:xfrm>
                      <a:off x="0" y="0"/>
                      <a:ext cx="5275837" cy="4184650"/>
                    </a:xfrm>
                    <a:prstGeom prst="rect">
                      <a:avLst/>
                    </a:prstGeom>
                    <a:ln/>
                  </pic:spPr>
                </pic:pic>
              </a:graphicData>
            </a:graphic>
          </wp:inline>
        </w:drawing>
      </w:r>
      <w:r w:rsidRPr="00860874">
        <w:rPr>
          <w:rFonts w:ascii="Times New Roman" w:eastAsia="Times New Roman" w:hAnsi="Times New Roman" w:cs="Times New Roman"/>
        </w:rPr>
        <w:t xml:space="preserve"> </w:t>
      </w:r>
    </w:p>
    <w:p w14:paraId="32A96E09"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Posterior distribution of effects on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FRP, and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CBI, for the influence of quaking aspen </w:t>
      </w:r>
      <w:r w:rsidRPr="00860874">
        <w:rPr>
          <w:rFonts w:ascii="Times New Roman" w:eastAsia="Times New Roman" w:hAnsi="Times New Roman" w:cs="Times New Roman"/>
          <w:i/>
          <w:sz w:val="20"/>
          <w:szCs w:val="20"/>
        </w:rPr>
        <w:t>dominance</w:t>
      </w:r>
      <w:r w:rsidRPr="00860874">
        <w:rPr>
          <w:rFonts w:ascii="Times New Roman" w:eastAsia="Times New Roman" w:hAnsi="Times New Roman" w:cs="Times New Roman"/>
          <w:sz w:val="20"/>
          <w:szCs w:val="20"/>
        </w:rPr>
        <w:t xml:space="preserve"> relative to co-occurring predominant forest types with and without VPD mediation. Grey distributions represent the VPD-mediated effect which was modeled as an interaction term (</w:t>
      </w:r>
      <w:r w:rsidRPr="00860874">
        <w:rPr>
          <w:rFonts w:ascii="Times New Roman" w:eastAsia="Times New Roman" w:hAnsi="Times New Roman" w:cs="Times New Roman"/>
          <w:i/>
          <w:sz w:val="20"/>
          <w:szCs w:val="20"/>
          <w:highlight w:val="yellow"/>
        </w:rPr>
        <w:t xml:space="preserve">forest </w:t>
      </w:r>
      <w:proofErr w:type="spellStart"/>
      <w:proofErr w:type="gramStart"/>
      <w:r w:rsidRPr="00860874">
        <w:rPr>
          <w:rFonts w:ascii="Times New Roman" w:eastAsia="Times New Roman" w:hAnsi="Times New Roman" w:cs="Times New Roman"/>
          <w:i/>
          <w:sz w:val="20"/>
          <w:szCs w:val="20"/>
          <w:highlight w:val="yellow"/>
        </w:rPr>
        <w:t>type:aspen</w:t>
      </w:r>
      <w:proofErr w:type="spellEnd"/>
      <w:proofErr w:type="gramEnd"/>
      <w:r w:rsidRPr="00860874">
        <w:rPr>
          <w:rFonts w:ascii="Times New Roman" w:eastAsia="Times New Roman" w:hAnsi="Times New Roman" w:cs="Times New Roman"/>
          <w:i/>
          <w:sz w:val="20"/>
          <w:szCs w:val="20"/>
          <w:highlight w:val="yellow"/>
        </w:rPr>
        <w:t xml:space="preserve"> dominance * VPD</w:t>
      </w:r>
      <w:r w:rsidRPr="00860874">
        <w:rPr>
          <w:rFonts w:ascii="Times New Roman" w:eastAsia="Times New Roman" w:hAnsi="Times New Roman" w:cs="Times New Roman"/>
          <w:sz w:val="20"/>
          <w:szCs w:val="20"/>
        </w:rPr>
        <w:t xml:space="preserve">). For both models, terms were included to account for other fire weather, topography, fire-dependent random effects, day-of-burn temporal random effects, and spatial effects. Additional terms accounting for VIIRS detection aggregation were included for the FRP model (see </w:t>
      </w:r>
      <w:r w:rsidRPr="00860874">
        <w:rPr>
          <w:rFonts w:ascii="Times New Roman" w:eastAsia="Times New Roman" w:hAnsi="Times New Roman" w:cs="Times New Roman"/>
          <w:i/>
          <w:sz w:val="20"/>
          <w:szCs w:val="20"/>
        </w:rPr>
        <w:t>Section 2.7</w:t>
      </w:r>
      <w:r w:rsidRPr="00860874">
        <w:rPr>
          <w:rFonts w:ascii="Times New Roman" w:eastAsia="Times New Roman" w:hAnsi="Times New Roman" w:cs="Times New Roman"/>
          <w:sz w:val="20"/>
          <w:szCs w:val="20"/>
        </w:rPr>
        <w:t xml:space="preserve">). </w:t>
      </w:r>
    </w:p>
    <w:p w14:paraId="32A96E0A" w14:textId="77777777" w:rsidR="00475F04" w:rsidRPr="00860874" w:rsidRDefault="00000000">
      <w:pPr>
        <w:pStyle w:val="Heading1"/>
        <w:numPr>
          <w:ilvl w:val="0"/>
          <w:numId w:val="2"/>
        </w:numPr>
        <w:spacing w:before="120" w:after="120"/>
        <w:ind w:left="360"/>
      </w:pPr>
      <w:bookmarkStart w:id="26" w:name="_xsfke6bnezin" w:colFirst="0" w:colLast="0"/>
      <w:bookmarkEnd w:id="26"/>
      <w:r w:rsidRPr="00860874">
        <w:t>Discussion</w:t>
      </w:r>
    </w:p>
    <w:p w14:paraId="32A96E0B" w14:textId="3A1B75A1"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Significant differences in the effect on FRP and CBI relative to aspen emerged across predominant forest types in the Southern Rockies during recent (2017-2023) wildfires. Lodgepole, mixed-conifer, spruce-fir, and ponderosa forests tend to exhibit higher fire intensity and severity relative to aspen forests while accounting for weather, topography, fire-level and temporal random effects and spatial dependence (</w:t>
      </w:r>
      <w:r w:rsidRPr="00860874">
        <w:rPr>
          <w:rFonts w:ascii="Times New Roman" w:eastAsia="Times New Roman" w:hAnsi="Times New Roman" w:cs="Times New Roman"/>
          <w:b/>
        </w:rPr>
        <w:t>Figure 2, Figure 3</w:t>
      </w:r>
      <w:r w:rsidRPr="00860874">
        <w:rPr>
          <w:rFonts w:ascii="Times New Roman" w:eastAsia="Times New Roman" w:hAnsi="Times New Roman" w:cs="Times New Roman"/>
        </w:rPr>
        <w:t>). The spatial effects of FRP and CBI occur at different ranges, with FRP demonstrating tighter spatial clustering of effects at ranges of ~1.2 km and CBI at ranges of ~7.8 km. In both cases, evidence of spatial dependence was strong and addition of SPDE models influenced the fixed effects and model performance estimates in meaningful ways. Additionally, we found that the relative composition and structure of forest types had varying effects on FRP and CBI, with live BA, tree height, and QMD elucidating these differences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Importantly, quaking aspen effects were significant (credible intervals not passing zero) in all four metrics for both models of composition and structure. Finally, the influence of aspen dominance across major forest types demonstrates the ability of aspen to moderate FRP and CBI, especially in lodgepole-dominant grids, although this influence can be VPD-mediated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n terms of model performance, CBI models consistently had higher CPO indicating </w:t>
      </w:r>
      <w:r w:rsidRPr="00860874">
        <w:rPr>
          <w:rFonts w:ascii="Times New Roman" w:eastAsia="Times New Roman" w:hAnsi="Times New Roman" w:cs="Times New Roman"/>
        </w:rPr>
        <w:lastRenderedPageBreak/>
        <w:t xml:space="preserve">better predictive power of CBI than FRP. Furthermore, the lower residual variance in the spatial model for CBI suggests that forest type, fire weather, topography better predict CBI spatial patterns than they do for FRP. These findings have wide implications for management quaking aspen forests for potential wildfire risk reduction. The methods described herein provide </w:t>
      </w:r>
      <w:r w:rsidR="007A0D4C" w:rsidRPr="00860874">
        <w:rPr>
          <w:rFonts w:ascii="Times New Roman" w:eastAsia="Times New Roman" w:hAnsi="Times New Roman" w:cs="Times New Roman"/>
        </w:rPr>
        <w:t>a framework</w:t>
      </w:r>
      <w:r w:rsidRPr="00860874">
        <w:rPr>
          <w:rFonts w:ascii="Times New Roman" w:eastAsia="Times New Roman" w:hAnsi="Times New Roman" w:cs="Times New Roman"/>
        </w:rPr>
        <w:t xml:space="preserve"> for assessing forest composition and structure effects on satellite-observed fire behavior, which helps inform broader management decisions and assessment of management actions such as fuel treatments. The implications of these findings are discussed in more detail below.</w:t>
      </w:r>
    </w:p>
    <w:p w14:paraId="32A96E0C" w14:textId="4B919264"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aspen-dominated grids, for example, a significant reduction FRP and CBI occurs as the proportion of live basal area increases, but when interacting with VPD this effect either becomes insignificant or slightly positive (Figure 5). In the case of lodgepole, VPD had a weaker influence on the capacity for aspen dominance to reduce FRP and CBI. However, in spruce-fir and ponderosa forests, aspen dominance seems to improve its influence in reducing both FRP and CBI, suggesting that the presence and dominance of aspen is more influential under certain VPD conditions. In terms of model performance, CBI models consistently had higher CPO indicating better predictive power of CBI than FRP. Furthermore, the significantly lower residual variance in the spatial model for CBI suggests that forest type, fire weather, topography better predict CBI spatial patterns than they do for FRP. These findings have wide implications for management of quaking aspen forests for potential wildfire risk reduction. The methods described herein provide </w:t>
      </w:r>
      <w:r w:rsidR="00505FF6" w:rsidRPr="00860874">
        <w:rPr>
          <w:rFonts w:ascii="Times New Roman" w:eastAsia="Times New Roman" w:hAnsi="Times New Roman" w:cs="Times New Roman"/>
        </w:rPr>
        <w:t>a framework</w:t>
      </w:r>
      <w:r w:rsidRPr="00860874">
        <w:rPr>
          <w:rFonts w:ascii="Times New Roman" w:eastAsia="Times New Roman" w:hAnsi="Times New Roman" w:cs="Times New Roman"/>
        </w:rPr>
        <w:t xml:space="preserve"> for assessing forest composition and structure effects on satellite-observed fire behavior, which helps inform broader management decisions and assessment of management actions such as fuel treatments. </w:t>
      </w:r>
    </w:p>
    <w:p w14:paraId="32A96E0D" w14:textId="77777777" w:rsidR="00475F04" w:rsidRPr="00860874" w:rsidRDefault="00000000">
      <w:pPr>
        <w:pStyle w:val="Heading2"/>
      </w:pPr>
      <w:bookmarkStart w:id="27" w:name="_lkkhuqna078q" w:colFirst="0" w:colLast="0"/>
      <w:bookmarkEnd w:id="27"/>
      <w:r w:rsidRPr="00860874">
        <w:t xml:space="preserve">4.1. Quaking aspen moderates fire intensity and severity, but this effect may be mediated by VPD and forest structure </w:t>
      </w:r>
    </w:p>
    <w:p w14:paraId="32A96E0E" w14:textId="0338A350"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Quaking aspen co-occurrence and dominance had a strong moderating effect on both FRP and </w:t>
      </w:r>
      <w:proofErr w:type="gramStart"/>
      <w:r w:rsidRPr="00860874">
        <w:rPr>
          <w:rFonts w:ascii="Times New Roman" w:eastAsia="Times New Roman" w:hAnsi="Times New Roman" w:cs="Times New Roman"/>
        </w:rPr>
        <w:t>CBI ,</w:t>
      </w:r>
      <w:proofErr w:type="gramEnd"/>
      <w:r w:rsidRPr="00860874">
        <w:rPr>
          <w:rFonts w:ascii="Times New Roman" w:eastAsia="Times New Roman" w:hAnsi="Times New Roman" w:cs="Times New Roman"/>
        </w:rPr>
        <w:t xml:space="preserve"> especially in lodgepole forests. In this forest type, increasing aspen dominance, measured as the proportional live BA, significantly reduced both FRP and CBI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mportantly, the VPD-mediating effect of aspen dominance is minimal in lodgepole forests compared to other forest types, suggesting that greater proportions of aspen moderate intensity and severity </w:t>
      </w:r>
      <w:r w:rsidRPr="00860874">
        <w:rPr>
          <w:rFonts w:ascii="Times New Roman" w:eastAsia="Times New Roman" w:hAnsi="Times New Roman" w:cs="Times New Roman"/>
          <w:i/>
        </w:rPr>
        <w:t>even under more extreme conditions</w:t>
      </w:r>
      <w:r w:rsidRPr="00860874">
        <w:rPr>
          <w:rFonts w:ascii="Times New Roman" w:eastAsia="Times New Roman" w:hAnsi="Times New Roman" w:cs="Times New Roman"/>
        </w:rPr>
        <w:t xml:space="preserve">. In the case of aspen-predominant grids, greater live BA also had a significant reducing effect on FRP and CBI, although this effect is </w:t>
      </w:r>
      <w:r w:rsidRPr="00860874">
        <w:rPr>
          <w:rFonts w:ascii="Times New Roman" w:eastAsia="Times New Roman" w:hAnsi="Times New Roman" w:cs="Times New Roman"/>
          <w:i/>
        </w:rPr>
        <w:t>significantly</w:t>
      </w:r>
      <w:r w:rsidRPr="00860874">
        <w:rPr>
          <w:rFonts w:ascii="Times New Roman" w:eastAsia="Times New Roman" w:hAnsi="Times New Roman" w:cs="Times New Roman"/>
        </w:rPr>
        <w:t xml:space="preserve"> VPD-mediated. This suggests that aspen forests </w:t>
      </w:r>
      <w:r w:rsidRPr="00860874">
        <w:rPr>
          <w:rFonts w:ascii="Times New Roman" w:eastAsia="Times New Roman" w:hAnsi="Times New Roman" w:cs="Times New Roman"/>
          <w:i/>
        </w:rPr>
        <w:t xml:space="preserve">can </w:t>
      </w:r>
      <w:r w:rsidRPr="00860874">
        <w:rPr>
          <w:rFonts w:ascii="Times New Roman" w:eastAsia="Times New Roman" w:hAnsi="Times New Roman" w:cs="Times New Roman"/>
        </w:rPr>
        <w:t xml:space="preserve">moderate fire intensity and severity except, perhaps, under more extreme fire weather conditions. This finding aligns with simulated potential aspen fire behavior under different weather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4aRJHrr","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Moreover, the specific structure of aspen forests may play a role in the moderating effects on both FRP and CBI. For example, aspen forests which are dominated by few large individuals (high QMD) tend to exhibit higher intensity and severi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is structure is representative of older, decadent aspen forests which may have limited understory regeneration and are often typified by having a conifer compon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WtPje4P","properties":{"formattedCitation":"(Rogers et al., 2014)","plainCitation":"(Rogers et al., 2014)","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dditionally, in grids where aspen was predominant, increasing diversity (H-TPP) tended to increase fire behavior, suggesting that understory conifer components or mixed conifer-aspen forest types may be more susceptible to higher fire intensity and severity which is supported in the literatu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5eyN4eg","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spruce-fir and ponderosa forests, the influence of aspen dominance on FRP was uncertain, although significant relationships emerged for CBI. Interestingly, the VPD-mediation suggests that aspen dominance has a greater influence on reducing burn severity under more extreme weather conditions. While aspen co-occurrence and dominance influenced other forest types, </w:t>
      </w:r>
      <w:proofErr w:type="gramStart"/>
      <w:r w:rsidRPr="00860874">
        <w:rPr>
          <w:rFonts w:ascii="Times New Roman" w:eastAsia="Times New Roman" w:hAnsi="Times New Roman" w:cs="Times New Roman"/>
        </w:rPr>
        <w:t>it is clear that its</w:t>
      </w:r>
      <w:proofErr w:type="gramEnd"/>
      <w:r w:rsidRPr="00860874">
        <w:rPr>
          <w:rFonts w:ascii="Times New Roman" w:eastAsia="Times New Roman" w:hAnsi="Times New Roman" w:cs="Times New Roman"/>
        </w:rPr>
        <w:t xml:space="preserve"> codominance with lodgepole has a more significant relative effect on </w:t>
      </w:r>
      <w:r w:rsidRPr="00860874">
        <w:rPr>
          <w:rFonts w:ascii="Times New Roman" w:eastAsia="Times New Roman" w:hAnsi="Times New Roman" w:cs="Times New Roman"/>
        </w:rPr>
        <w:lastRenderedPageBreak/>
        <w:t xml:space="preserve">fire behavior. From a management perspective, this is significant as it suggests targeted aspen management and expansion in lodgepole-dominated areas may provide a more influential buffering effect to extreme fire, at least in the Southern Rockies. In some of these forests, future aspen dominance is already expected following compound disturbance interac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D36kR43Z","properties":{"formattedCitation":"(Andrus et al., 2021)","plainCitation":"(Andrus et al., 2021)","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ndrus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lthough the future of aspen habitat suitability should also be considered (Hart et al.,</w:t>
      </w:r>
      <w:r w:rsidRPr="00860874">
        <w:rPr>
          <w:rFonts w:ascii="Times New Roman" w:eastAsia="Times New Roman" w:hAnsi="Times New Roman" w:cs="Times New Roman"/>
          <w:i/>
        </w:rPr>
        <w:t xml:space="preserve"> In Review</w:t>
      </w:r>
      <w:r w:rsidRPr="00860874">
        <w:rPr>
          <w:rFonts w:ascii="Times New Roman" w:eastAsia="Times New Roman" w:hAnsi="Times New Roman" w:cs="Times New Roman"/>
        </w:rPr>
        <w:t>). Integrating more fine-scale field measurements of aspen forest structure may help elucidate this relationship further, and the methods presented herein offer one approach for assessing the effect of fine-scale structure on fire intensity and severity using satellite data.</w:t>
      </w:r>
    </w:p>
    <w:p w14:paraId="32A96E0F" w14:textId="77777777" w:rsidR="00475F04" w:rsidRPr="00860874" w:rsidRDefault="00000000">
      <w:pPr>
        <w:pStyle w:val="Heading2"/>
      </w:pPr>
      <w:bookmarkStart w:id="28" w:name="_tygafaj059l6" w:colFirst="0" w:colLast="0"/>
      <w:bookmarkEnd w:id="28"/>
      <w:r w:rsidRPr="00860874">
        <w:t>4.2. Forest structure effects on fire behavior align with expected fire regime characteristics</w:t>
      </w:r>
    </w:p>
    <w:p w14:paraId="32A96E10" w14:textId="08BB452A"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Forest type-specific fire regime characteristics emerged when assessing the influence of structural metrics on fire intensity and severity, highlighting the capacity of these methods to understand observed fire behavior from satellite-derived information harmonized with wall-to-wall forest structure data. For example, the interesting relationship between forest-specific QMD and fire behavior corroborates expected fire regime characteristics in both ponderosa and quaking aspen forests. Ponderosa forests have historically evolved with high frequency, low severity/intens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is expectation assumes </w:t>
      </w:r>
      <w:proofErr w:type="spellStart"/>
      <w:proofErr w:type="gramStart"/>
      <w:r w:rsidRPr="00860874">
        <w:rPr>
          <w:rFonts w:ascii="Times New Roman" w:eastAsia="Times New Roman" w:hAnsi="Times New Roman" w:cs="Times New Roman"/>
        </w:rPr>
        <w:t>a</w:t>
      </w:r>
      <w:proofErr w:type="spellEnd"/>
      <w:proofErr w:type="gramEnd"/>
      <w:r w:rsidRPr="00860874">
        <w:rPr>
          <w:rFonts w:ascii="Times New Roman" w:eastAsia="Times New Roman" w:hAnsi="Times New Roman" w:cs="Times New Roman"/>
        </w:rPr>
        <w:t xml:space="preserve"> </w:t>
      </w:r>
      <w:r w:rsidR="006167ED">
        <w:rPr>
          <w:rFonts w:ascii="Times New Roman" w:eastAsia="Times New Roman" w:hAnsi="Times New Roman" w:cs="Times New Roman"/>
        </w:rPr>
        <w:t>open, park-like</w:t>
      </w:r>
      <w:r w:rsidRPr="00860874">
        <w:rPr>
          <w:rFonts w:ascii="Times New Roman" w:eastAsia="Times New Roman" w:hAnsi="Times New Roman" w:cs="Times New Roman"/>
        </w:rPr>
        <w:t xml:space="preserve"> structure where large individuals are interspersed with meadows and some regenera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forests have been particularly impacted by a century of fire-exclusion leading to a forest structure that is more densely packed with potentially smaller individual trees and changing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The results of this study demonstrate that where ponderosa exhibits higher QMD (</w:t>
      </w:r>
      <w:r w:rsidRPr="00860874">
        <w:rPr>
          <w:rFonts w:ascii="Times New Roman" w:eastAsia="Times New Roman" w:hAnsi="Times New Roman" w:cs="Times New Roman"/>
          <w:i/>
        </w:rPr>
        <w:t xml:space="preserve">i.e., </w:t>
      </w:r>
      <w:r w:rsidRPr="00860874">
        <w:rPr>
          <w:rFonts w:ascii="Times New Roman" w:eastAsia="Times New Roman" w:hAnsi="Times New Roman" w:cs="Times New Roman"/>
        </w:rPr>
        <w:t>closer to the expected forest structure), FRP and CBI are significantly lower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In the case of quaking aspen, an opposite relationship emerges (see </w:t>
      </w:r>
      <w:r w:rsidRPr="00860874">
        <w:rPr>
          <w:rFonts w:ascii="Times New Roman" w:eastAsia="Times New Roman" w:hAnsi="Times New Roman" w:cs="Times New Roman"/>
          <w:i/>
        </w:rPr>
        <w:t xml:space="preserve">Section 4.1 </w:t>
      </w:r>
      <w:r w:rsidRPr="00860874">
        <w:rPr>
          <w:rFonts w:ascii="Times New Roman" w:eastAsia="Times New Roman" w:hAnsi="Times New Roman" w:cs="Times New Roman"/>
        </w:rPr>
        <w:t xml:space="preserve">above). These findings also match expected fire regimes of aspen forests, where stable and seral aspen stands exhibit different characteristic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vY3XzlW","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ortantly, in some regions of the Southern Rockies, fire regimes of aspen forests have been modified greatly by lack of disturbance leading to older, decadent, or seral aspen compos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g4aWvpA","properties":{"formattedCitation":"(Rosenblum, 2015)","plainCitation":"(Rosenblum, 2015)","noteIndex":0},"citationItems":[{"id":1681,"uris":["http://zotero.org/users/5904228/items/MDL9LJRG"],"itemData":{"id":1681,"type":"article-journal","abstract":"The persistence of quaking aspen (Populus tremuloides Michx.) is of significant importance to land managers in the Rocky Mountain region. Fire suppression in the past century has been implicated as a mechanism influencing aspen population dynamics, as aspen are generally considered an early seral disturbance adapted species. The heterogeneity of aspen community assemblages and fire regimes makes it difficult to discern what the result of fire suppression has been at large spatial and temporal scales. Decision makers should investigate the questions at hand at the stand level in their study location to best determine the mechanisms at play, as well as consider future potential changes to the system.","container-title":"Open Journal of Forestry","DOI":"10.4236/ojf.2015.55050","issue":"5","language":"en","license":"http://creativecommons.org/licenses/by/4.0/","note":"number: 5\npublisher: Scientific Research Publishing","page":"563-567","source":"www.scirp.org","title":"Altered Fire Regimes and the Persistence of Quaking Aspen in the Rocky Mountains: A Literature Review","title-short":"Altered Fire Regimes and the Persistence of Quaking Aspen in the Rocky Mountains","volume":"5","author":[{"family":"Rosenblum","given":"Aaron"}],"issued":{"date-parts":[["2015",5,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senblum, 2015)</w:t>
      </w:r>
      <w:r w:rsidRPr="00860874">
        <w:rPr>
          <w:rFonts w:ascii="Times New Roman" w:hAnsi="Times New Roman" w:cs="Times New Roman"/>
        </w:rPr>
        <w:fldChar w:fldCharType="end"/>
      </w:r>
      <w:r w:rsidRPr="00860874">
        <w:rPr>
          <w:rFonts w:ascii="Times New Roman" w:eastAsia="Times New Roman" w:hAnsi="Times New Roman" w:cs="Times New Roman"/>
        </w:rPr>
        <w:t>. Our models suggest that these aspen forest types increase FRP and CBI, demonstrated by the effects of QMD and tree height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ese findings are significant, as the methods herein provide a relatively accurate way to assess the influence of forest structure on </w:t>
      </w:r>
      <w:r w:rsidRPr="00860874">
        <w:rPr>
          <w:rFonts w:ascii="Times New Roman" w:eastAsia="Times New Roman" w:hAnsi="Times New Roman" w:cs="Times New Roman"/>
          <w:i/>
        </w:rPr>
        <w:t>observed</w:t>
      </w:r>
      <w:r w:rsidRPr="00860874">
        <w:rPr>
          <w:rFonts w:ascii="Times New Roman" w:eastAsia="Times New Roman" w:hAnsi="Times New Roman" w:cs="Times New Roman"/>
        </w:rPr>
        <w:t xml:space="preserve"> fire behavior; an important consideration when planning fuels treatments or assessing their effectiveness.</w:t>
      </w:r>
    </w:p>
    <w:p w14:paraId="32A96E11" w14:textId="77777777" w:rsidR="00475F04" w:rsidRPr="00860874" w:rsidRDefault="00000000">
      <w:pPr>
        <w:pStyle w:val="Heading2"/>
      </w:pPr>
      <w:bookmarkStart w:id="29" w:name="_180pfs5u0vdo" w:colFirst="0" w:colLast="0"/>
      <w:bookmarkEnd w:id="29"/>
      <w:r w:rsidRPr="00860874">
        <w:t>4.3. Patterns of spatial dependence differ for FRP and CBI</w:t>
      </w:r>
    </w:p>
    <w:p w14:paraId="32A96E12"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w:t>
      </w:r>
      <w:r w:rsidRPr="00860874">
        <w:rPr>
          <w:rFonts w:ascii="Times New Roman" w:eastAsia="Times New Roman" w:hAnsi="Times New Roman" w:cs="Times New Roman"/>
        </w:rPr>
        <w:lastRenderedPageBreak/>
        <w:t xml:space="preserve">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32A96E13" w14:textId="77777777" w:rsidR="00475F04" w:rsidRPr="00860874" w:rsidRDefault="00000000">
      <w:pPr>
        <w:pStyle w:val="Heading2"/>
      </w:pPr>
      <w:bookmarkStart w:id="30" w:name="_aml0uv4jgh2x" w:colFirst="0" w:colLast="0"/>
      <w:bookmarkEnd w:id="30"/>
      <w:r w:rsidRPr="00860874">
        <w:t>4.4. Opportunities, limitations and future directions</w:t>
      </w:r>
    </w:p>
    <w:p w14:paraId="32A96E14" w14:textId="13D2B8A8"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Leveraging FRP as a proxy to fire intensity is underutilized and our results highlight the potential of these data to understand how landscape factors influence fire intensity, an important measure of how difficult a fire will be to control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1MFsk7Wj","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w:t>
      </w:r>
      <w:proofErr w:type="spellStart"/>
      <w:r w:rsidRPr="00860874">
        <w:rPr>
          <w:rFonts w:ascii="Times New Roman" w:eastAsia="Times New Roman" w:hAnsi="Times New Roman" w:cs="Times New Roman"/>
        </w:rPr>
        <w:t>FireSat</w:t>
      </w:r>
      <w:proofErr w:type="spellEnd"/>
      <w:r w:rsidRPr="00860874">
        <w:rPr>
          <w:rFonts w:ascii="Times New Roman" w:eastAsia="Times New Roman" w:hAnsi="Times New Roman" w:cs="Times New Roman"/>
        </w:rPr>
        <w:t xml:space="preserve"> constellation scheduled for 2026, these methods may become more applicable with higher temporal and spatial resolution imagery measuring fire radiative energy. </w:t>
      </w:r>
    </w:p>
    <w:p w14:paraId="32A96E15" w14:textId="3956248C"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Of course, limitations exist in our current approach. While we demonstrate that TreeMap information combined with fire behavior metrics aligns with forest type-specific expectations, there is potentially high uncertainty in these data. Our use of aggregation and filtering to keep only species which are likely to occur in the Southern Rockies is crucial, as some FIA plot identifiers in the region belong to plots in California, for example. This eliminates plots which fall outside of the ecoregion and improves our confidence in the </w:t>
      </w:r>
      <w:r w:rsidRPr="00860874">
        <w:rPr>
          <w:rFonts w:ascii="Times New Roman" w:eastAsia="Times New Roman" w:hAnsi="Times New Roman" w:cs="Times New Roman"/>
          <w:i/>
        </w:rPr>
        <w:t xml:space="preserve">Tree Table </w:t>
      </w:r>
      <w:r w:rsidRPr="00860874">
        <w:rPr>
          <w:rFonts w:ascii="Times New Roman" w:eastAsia="Times New Roman" w:hAnsi="Times New Roman" w:cs="Times New Roman"/>
        </w:rPr>
        <w:t xml:space="preserve">estimates. However, these data still represent a sparse network of field sampling locations, introducing uncertainty into our estimates of forest structure. Future efforts will benefit from integrating our approach with other satellite-based measures of forest type, canopy characteristics, and forest structure (e.g., LiDAR) or fine-scale field-based measurement of forest structure and composition to better define these relationships. For example, high-resolution maps of the distribution of aspe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JLcz7ZjL","properties":{"formattedCitation":"(e.g., Cook et al., 2024)","plainCitation":"(e.g., 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prefix":"e.g., "}],"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other forest types may improve these models in the future. Additionally, while we do include canopy percent estimates from TreeMap in our models, more accurate observed canopy cover data may help define the relationship between FRP and canopy interception, which has been explored in tropical reg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VWEntKQg","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ut less so in the arid west. Despite this uncertainty, our results highlight important successes in the integration of satellite-derived FRP and CBI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p>
    <w:p w14:paraId="32A96E16" w14:textId="77777777" w:rsidR="00475F04" w:rsidRPr="00860874" w:rsidRDefault="00000000">
      <w:pPr>
        <w:pStyle w:val="Heading1"/>
        <w:numPr>
          <w:ilvl w:val="0"/>
          <w:numId w:val="2"/>
        </w:numPr>
        <w:spacing w:before="120" w:after="120"/>
        <w:ind w:left="360"/>
      </w:pPr>
      <w:bookmarkStart w:id="31" w:name="_cm1hvvvq83qc" w:colFirst="0" w:colLast="0"/>
      <w:bookmarkEnd w:id="31"/>
      <w:r w:rsidRPr="00860874">
        <w:t>Conclusion</w:t>
      </w:r>
    </w:p>
    <w:p w14:paraId="32A96E17" w14:textId="77777777" w:rsidR="00475F04" w:rsidRPr="00860874" w:rsidRDefault="00000000">
      <w:pPr>
        <w:spacing w:before="120" w:after="120"/>
        <w:rPr>
          <w:rFonts w:ascii="Times New Roman" w:eastAsia="Times New Roman" w:hAnsi="Times New Roman" w:cs="Times New Roman"/>
          <w:i/>
        </w:rPr>
      </w:pPr>
      <w:r w:rsidRPr="00860874">
        <w:rPr>
          <w:rFonts w:ascii="Times New Roman" w:eastAsia="Times New Roman" w:hAnsi="Times New Roman" w:cs="Times New Roman"/>
        </w:rPr>
        <w:t xml:space="preserve">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risk and suppression difficulty are high. This study provides important insights into the effects of not only </w:t>
      </w:r>
      <w:r w:rsidRPr="00860874">
        <w:rPr>
          <w:rFonts w:ascii="Times New Roman" w:eastAsia="Times New Roman" w:hAnsi="Times New Roman" w:cs="Times New Roman"/>
        </w:rPr>
        <w:lastRenderedPageBreak/>
        <w:t>aspen forests, but other predominant forest types and their structure, on observed fire behavior in the Southern Rockies with implications for wildfire risk reduction and forest management.</w:t>
      </w:r>
    </w:p>
    <w:p w14:paraId="32A96E18" w14:textId="77777777" w:rsidR="00475F04" w:rsidRPr="00860874" w:rsidRDefault="00000000">
      <w:pPr>
        <w:pStyle w:val="Heading1"/>
        <w:spacing w:before="120" w:after="120"/>
      </w:pPr>
      <w:bookmarkStart w:id="32" w:name="_8x24vpcpqqjc" w:colFirst="0" w:colLast="0"/>
      <w:bookmarkEnd w:id="32"/>
      <w:r w:rsidRPr="00860874">
        <w:t>References</w:t>
      </w:r>
    </w:p>
    <w:p w14:paraId="32A96E19" w14:textId="77777777" w:rsidR="00475F04" w:rsidRPr="00860874" w:rsidRDefault="00475F04">
      <w:pPr>
        <w:rPr>
          <w:rFonts w:ascii="Times New Roman" w:eastAsia="Times New Roman" w:hAnsi="Times New Roman" w:cs="Times New Roman"/>
          <w:b/>
        </w:rPr>
      </w:pPr>
    </w:p>
    <w:p w14:paraId="32A96E1A" w14:textId="77777777" w:rsidR="00475F04" w:rsidRPr="00860874" w:rsidRDefault="00000000">
      <w:pPr>
        <w:pStyle w:val="Heading1"/>
      </w:pPr>
      <w:bookmarkStart w:id="33" w:name="_q5stvjitoeub" w:colFirst="0" w:colLast="0"/>
      <w:bookmarkEnd w:id="33"/>
      <w:r w:rsidRPr="00860874">
        <w:br w:type="page"/>
      </w:r>
    </w:p>
    <w:p w14:paraId="32A96E1B" w14:textId="77777777" w:rsidR="00475F04" w:rsidRPr="00860874" w:rsidRDefault="00000000">
      <w:pPr>
        <w:pStyle w:val="Heading1"/>
      </w:pPr>
      <w:bookmarkStart w:id="34" w:name="_csn37266bl4" w:colFirst="0" w:colLast="0"/>
      <w:bookmarkEnd w:id="34"/>
      <w:r w:rsidRPr="00860874">
        <w:lastRenderedPageBreak/>
        <w:t xml:space="preserve">Supplement </w:t>
      </w:r>
    </w:p>
    <w:p w14:paraId="32A96E1C" w14:textId="77777777" w:rsidR="00475F04" w:rsidRPr="00860874" w:rsidRDefault="00000000">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32A96E67" wp14:editId="32A96E68">
            <wp:extent cx="5560415" cy="2133647"/>
            <wp:effectExtent l="0" t="0" r="0" b="0"/>
            <wp:docPr id="1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560415" cy="2133647"/>
                    </a:xfrm>
                    <a:prstGeom prst="rect">
                      <a:avLst/>
                    </a:prstGeom>
                    <a:ln/>
                  </pic:spPr>
                </pic:pic>
              </a:graphicData>
            </a:graphic>
          </wp:inline>
        </w:drawing>
      </w:r>
    </w:p>
    <w:p w14:paraId="32A96E1D"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b/>
          <w:sz w:val="20"/>
          <w:szCs w:val="20"/>
        </w:rPr>
        <w:t>Figure S1</w:t>
      </w:r>
      <w:r w:rsidRPr="00860874">
        <w:rPr>
          <w:rFonts w:ascii="Times New Roman" w:eastAsia="Times New Roman" w:hAnsi="Times New Roman" w:cs="Times New Roman"/>
          <w:sz w:val="20"/>
          <w:szCs w:val="20"/>
        </w:rPr>
        <w:t>.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Predominant forest species groups making up 97% of forested area. Hatching represents the fraction of gridcells where that species is the majority (&gt;50% gridcell forested area).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Distribution of species structural metrics from the TreeMap </w:t>
      </w:r>
      <w:r w:rsidRPr="00860874">
        <w:rPr>
          <w:rFonts w:ascii="Times New Roman" w:eastAsia="Times New Roman" w:hAnsi="Times New Roman" w:cs="Times New Roman"/>
          <w:i/>
          <w:sz w:val="20"/>
          <w:szCs w:val="20"/>
        </w:rPr>
        <w:t>Tree Table</w:t>
      </w:r>
      <w:r w:rsidRPr="00860874">
        <w:rPr>
          <w:rFonts w:ascii="Times New Roman" w:eastAsia="Times New Roman" w:hAnsi="Times New Roman" w:cs="Times New Roman"/>
          <w:sz w:val="20"/>
          <w:szCs w:val="20"/>
        </w:rPr>
        <w:t xml:space="preserve"> including the proportion of live basal area (BA) and trees/pixel (TPP). </w:t>
      </w:r>
    </w:p>
    <w:p w14:paraId="32A96E1E" w14:textId="77777777" w:rsidR="00475F04" w:rsidRPr="00860874" w:rsidRDefault="00000000">
      <w:pPr>
        <w:jc w:val="center"/>
        <w:rPr>
          <w:rFonts w:ascii="Times New Roman" w:eastAsia="Times New Roman" w:hAnsi="Times New Roman" w:cs="Times New Roman"/>
          <w:b/>
          <w:sz w:val="20"/>
          <w:szCs w:val="20"/>
        </w:rPr>
      </w:pPr>
      <w:r w:rsidRPr="00860874">
        <w:rPr>
          <w:rFonts w:ascii="Times New Roman" w:eastAsia="Times New Roman" w:hAnsi="Times New Roman" w:cs="Times New Roman"/>
          <w:b/>
          <w:noProof/>
          <w:sz w:val="20"/>
          <w:szCs w:val="20"/>
        </w:rPr>
        <w:drawing>
          <wp:inline distT="57150" distB="57150" distL="57150" distR="57150" wp14:anchorId="32A96E69" wp14:editId="32A96E6A">
            <wp:extent cx="4831080" cy="196986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4831080" cy="1969868"/>
                    </a:xfrm>
                    <a:prstGeom prst="rect">
                      <a:avLst/>
                    </a:prstGeom>
                    <a:ln/>
                  </pic:spPr>
                </pic:pic>
              </a:graphicData>
            </a:graphic>
          </wp:inline>
        </w:drawing>
      </w:r>
    </w:p>
    <w:p w14:paraId="32A96E1F" w14:textId="77777777" w:rsidR="00475F04" w:rsidRPr="00860874" w:rsidRDefault="00000000">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2. </w:t>
      </w:r>
      <w:r w:rsidRPr="00860874">
        <w:rPr>
          <w:rFonts w:ascii="Times New Roman" w:eastAsia="Times New Roman" w:hAnsi="Times New Roman" w:cs="Times New Roman"/>
          <w:sz w:val="20"/>
          <w:szCs w:val="20"/>
        </w:rPr>
        <w:t>(A)</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Distribution of pixel ground area in square kilometers from VIIRS active fire detections. (B) The mean pixel ground area at each swath sample location. The further off-nadir a pixel is, the greater its ground area.</w:t>
      </w:r>
    </w:p>
    <w:p w14:paraId="32A96E20" w14:textId="77777777" w:rsidR="00475F04" w:rsidRPr="00860874" w:rsidRDefault="00475F04">
      <w:pPr>
        <w:rPr>
          <w:rFonts w:ascii="Times New Roman" w:eastAsia="Times New Roman" w:hAnsi="Times New Roman" w:cs="Times New Roman"/>
          <w:sz w:val="20"/>
          <w:szCs w:val="20"/>
        </w:rPr>
      </w:pPr>
    </w:p>
    <w:p w14:paraId="32A96E21" w14:textId="77777777" w:rsidR="00475F04" w:rsidRPr="00860874" w:rsidRDefault="00000000">
      <w:pPr>
        <w:jc w:val="center"/>
        <w:rPr>
          <w:rFonts w:ascii="Times New Roman" w:eastAsia="Times New Roman" w:hAnsi="Times New Roman" w:cs="Times New Roman"/>
          <w:sz w:val="20"/>
          <w:szCs w:val="20"/>
        </w:rPr>
      </w:pPr>
      <w:r w:rsidRPr="00860874">
        <w:rPr>
          <w:rFonts w:ascii="Times New Roman" w:eastAsia="Times New Roman" w:hAnsi="Times New Roman" w:cs="Times New Roman"/>
          <w:noProof/>
          <w:sz w:val="20"/>
          <w:szCs w:val="20"/>
        </w:rPr>
        <w:drawing>
          <wp:inline distT="114300" distB="114300" distL="114300" distR="114300" wp14:anchorId="32A96E6B" wp14:editId="32A96E6C">
            <wp:extent cx="3451860" cy="1803938"/>
            <wp:effectExtent l="0" t="0" r="0" b="0"/>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5"/>
                    <a:srcRect t="94" b="94"/>
                    <a:stretch>
                      <a:fillRect/>
                    </a:stretch>
                  </pic:blipFill>
                  <pic:spPr>
                    <a:xfrm>
                      <a:off x="0" y="0"/>
                      <a:ext cx="3451860" cy="1803938"/>
                    </a:xfrm>
                    <a:prstGeom prst="rect">
                      <a:avLst/>
                    </a:prstGeom>
                    <a:ln/>
                  </pic:spPr>
                </pic:pic>
              </a:graphicData>
            </a:graphic>
          </wp:inline>
        </w:drawing>
      </w:r>
    </w:p>
    <w:p w14:paraId="32A96E22" w14:textId="77777777" w:rsidR="00475F04" w:rsidRPr="00860874" w:rsidRDefault="00000000">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S3.</w:t>
      </w:r>
      <w:r w:rsidRPr="00860874">
        <w:rPr>
          <w:rFonts w:ascii="Times New Roman" w:eastAsia="Times New Roman" w:hAnsi="Times New Roman" w:cs="Times New Roman"/>
          <w:sz w:val="20"/>
          <w:szCs w:val="20"/>
        </w:rPr>
        <w:t xml:space="preserve"> Distribution of VIIRS pixel area overlaps with the regular 375 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grid of the Southern Rockies showing the cutoff value (&gt;50% gridcell overlap) as a red dashed line and the 100% overlap threshold as a dashed grey line. Only gridcells with </w:t>
      </w:r>
      <w:r w:rsidRPr="00860874">
        <w:rPr>
          <w:rFonts w:ascii="Times New Roman" w:eastAsia="Times New Roman" w:hAnsi="Times New Roman" w:cs="Times New Roman"/>
          <w:i/>
          <w:sz w:val="20"/>
          <w:szCs w:val="20"/>
        </w:rPr>
        <w:t>at least</w:t>
      </w:r>
      <w:r w:rsidRPr="00860874">
        <w:rPr>
          <w:rFonts w:ascii="Times New Roman" w:eastAsia="Times New Roman" w:hAnsi="Times New Roman" w:cs="Times New Roman"/>
          <w:sz w:val="20"/>
          <w:szCs w:val="20"/>
        </w:rPr>
        <w:t xml:space="preserve"> 50% overlap with VIIRS detections were retained for the analysis to limit the contributions of gridcells with very small fractional overlap. 12,639 gridcells were removed from the analysis.</w:t>
      </w:r>
    </w:p>
    <w:p w14:paraId="32A96E23" w14:textId="77777777" w:rsidR="00475F04" w:rsidRPr="00860874" w:rsidRDefault="00475F04">
      <w:pPr>
        <w:rPr>
          <w:rFonts w:ascii="Times New Roman" w:eastAsia="Times New Roman" w:hAnsi="Times New Roman" w:cs="Times New Roman"/>
          <w:b/>
          <w:sz w:val="20"/>
          <w:szCs w:val="20"/>
        </w:rPr>
      </w:pPr>
    </w:p>
    <w:p w14:paraId="32A96E24" w14:textId="77777777" w:rsidR="00475F04" w:rsidRPr="00860874" w:rsidRDefault="00000000">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lastRenderedPageBreak/>
        <w:t>Table S1.</w:t>
      </w:r>
      <w:r w:rsidRPr="00860874">
        <w:rPr>
          <w:rFonts w:ascii="Times New Roman" w:eastAsia="Times New Roman" w:hAnsi="Times New Roman" w:cs="Times New Roman"/>
          <w:sz w:val="20"/>
          <w:szCs w:val="20"/>
        </w:rPr>
        <w:t xml:space="preserve"> Statistics calculated for FRP aggregate grid cells.</w:t>
      </w:r>
    </w:p>
    <w:p w14:paraId="32A96E25" w14:textId="77777777" w:rsidR="00475F04" w:rsidRPr="00860874" w:rsidRDefault="00475F04">
      <w:pPr>
        <w:rPr>
          <w:rFonts w:ascii="Times New Roman" w:eastAsia="Times New Roman" w:hAnsi="Times New Roman" w:cs="Times New Roman"/>
          <w:sz w:val="20"/>
          <w:szCs w:val="20"/>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475F04" w:rsidRPr="00860874" w14:paraId="32A96E29" w14:textId="77777777">
        <w:tc>
          <w:tcPr>
            <w:tcW w:w="3120" w:type="dxa"/>
            <w:shd w:val="clear" w:color="auto" w:fill="auto"/>
            <w:tcMar>
              <w:top w:w="100" w:type="dxa"/>
              <w:left w:w="100" w:type="dxa"/>
              <w:bottom w:w="100" w:type="dxa"/>
              <w:right w:w="100" w:type="dxa"/>
            </w:tcMar>
          </w:tcPr>
          <w:p w14:paraId="32A96E26" w14:textId="77777777" w:rsidR="00475F04" w:rsidRPr="00860874" w:rsidRDefault="00000000">
            <w:pPr>
              <w:widowControl w:val="0"/>
              <w:spacing w:line="240" w:lineRule="auto"/>
              <w:rPr>
                <w:rFonts w:ascii="Times New Roman" w:eastAsia="Times New Roman" w:hAnsi="Times New Roman" w:cs="Times New Roman"/>
                <w:sz w:val="20"/>
                <w:szCs w:val="20"/>
              </w:rPr>
            </w:pPr>
            <w:r w:rsidRPr="00860874">
              <w:rPr>
                <w:rFonts w:ascii="Times New Roman" w:eastAsia="Times New Roman" w:hAnsi="Times New Roman" w:cs="Times New Roman"/>
                <w:sz w:val="20"/>
                <w:szCs w:val="20"/>
              </w:rPr>
              <w:t>Name</w:t>
            </w:r>
          </w:p>
        </w:tc>
        <w:tc>
          <w:tcPr>
            <w:tcW w:w="3120" w:type="dxa"/>
            <w:shd w:val="clear" w:color="auto" w:fill="auto"/>
            <w:tcMar>
              <w:top w:w="100" w:type="dxa"/>
              <w:left w:w="100" w:type="dxa"/>
              <w:bottom w:w="100" w:type="dxa"/>
              <w:right w:w="100" w:type="dxa"/>
            </w:tcMar>
          </w:tcPr>
          <w:p w14:paraId="32A96E27" w14:textId="77777777" w:rsidR="00475F04" w:rsidRPr="00860874" w:rsidRDefault="00000000">
            <w:pPr>
              <w:widowControl w:val="0"/>
              <w:spacing w:line="240" w:lineRule="auto"/>
              <w:rPr>
                <w:rFonts w:ascii="Times New Roman" w:eastAsia="Times New Roman" w:hAnsi="Times New Roman" w:cs="Times New Roman"/>
                <w:sz w:val="20"/>
                <w:szCs w:val="20"/>
              </w:rPr>
            </w:pPr>
            <w:r w:rsidRPr="00860874">
              <w:rPr>
                <w:rFonts w:ascii="Times New Roman" w:eastAsia="Times New Roman" w:hAnsi="Times New Roman" w:cs="Times New Roman"/>
                <w:sz w:val="20"/>
                <w:szCs w:val="20"/>
              </w:rPr>
              <w:t>Abbreviation</w:t>
            </w:r>
          </w:p>
        </w:tc>
        <w:tc>
          <w:tcPr>
            <w:tcW w:w="3120" w:type="dxa"/>
            <w:shd w:val="clear" w:color="auto" w:fill="auto"/>
            <w:tcMar>
              <w:top w:w="100" w:type="dxa"/>
              <w:left w:w="100" w:type="dxa"/>
              <w:bottom w:w="100" w:type="dxa"/>
              <w:right w:w="100" w:type="dxa"/>
            </w:tcMar>
          </w:tcPr>
          <w:p w14:paraId="32A96E28" w14:textId="77777777" w:rsidR="00475F04" w:rsidRPr="00860874" w:rsidRDefault="00000000">
            <w:pPr>
              <w:widowControl w:val="0"/>
              <w:spacing w:line="240" w:lineRule="auto"/>
              <w:rPr>
                <w:rFonts w:ascii="Times New Roman" w:eastAsia="Times New Roman" w:hAnsi="Times New Roman" w:cs="Times New Roman"/>
                <w:sz w:val="20"/>
                <w:szCs w:val="20"/>
              </w:rPr>
            </w:pPr>
            <w:r w:rsidRPr="00860874">
              <w:rPr>
                <w:rFonts w:ascii="Times New Roman" w:eastAsia="Times New Roman" w:hAnsi="Times New Roman" w:cs="Times New Roman"/>
                <w:sz w:val="20"/>
                <w:szCs w:val="20"/>
              </w:rPr>
              <w:t>Some statistic (could do by species)</w:t>
            </w:r>
          </w:p>
        </w:tc>
      </w:tr>
      <w:tr w:rsidR="00475F04" w:rsidRPr="00860874" w14:paraId="32A96E2D" w14:textId="77777777">
        <w:tc>
          <w:tcPr>
            <w:tcW w:w="3120" w:type="dxa"/>
            <w:shd w:val="clear" w:color="auto" w:fill="auto"/>
            <w:tcMar>
              <w:top w:w="100" w:type="dxa"/>
              <w:left w:w="100" w:type="dxa"/>
              <w:bottom w:w="100" w:type="dxa"/>
              <w:right w:w="100" w:type="dxa"/>
            </w:tcMar>
          </w:tcPr>
          <w:p w14:paraId="32A96E2A" w14:textId="77777777" w:rsidR="00475F04" w:rsidRPr="00860874" w:rsidRDefault="00475F04">
            <w:pPr>
              <w:widowControl w:val="0"/>
              <w:spacing w:line="240" w:lineRule="auto"/>
              <w:rPr>
                <w:rFonts w:ascii="Times New Roman" w:eastAsia="Times New Roman" w:hAnsi="Times New Roman" w:cs="Times New Roman"/>
                <w:sz w:val="20"/>
                <w:szCs w:val="20"/>
              </w:rPr>
            </w:pPr>
          </w:p>
        </w:tc>
        <w:tc>
          <w:tcPr>
            <w:tcW w:w="3120" w:type="dxa"/>
            <w:shd w:val="clear" w:color="auto" w:fill="auto"/>
            <w:tcMar>
              <w:top w:w="100" w:type="dxa"/>
              <w:left w:w="100" w:type="dxa"/>
              <w:bottom w:w="100" w:type="dxa"/>
              <w:right w:w="100" w:type="dxa"/>
            </w:tcMar>
          </w:tcPr>
          <w:p w14:paraId="32A96E2B" w14:textId="77777777" w:rsidR="00475F04" w:rsidRPr="00860874" w:rsidRDefault="00475F04">
            <w:pPr>
              <w:widowControl w:val="0"/>
              <w:spacing w:line="240" w:lineRule="auto"/>
              <w:rPr>
                <w:rFonts w:ascii="Times New Roman" w:eastAsia="Times New Roman" w:hAnsi="Times New Roman" w:cs="Times New Roman"/>
                <w:sz w:val="20"/>
                <w:szCs w:val="20"/>
              </w:rPr>
            </w:pPr>
          </w:p>
        </w:tc>
        <w:tc>
          <w:tcPr>
            <w:tcW w:w="3120" w:type="dxa"/>
            <w:shd w:val="clear" w:color="auto" w:fill="auto"/>
            <w:tcMar>
              <w:top w:w="100" w:type="dxa"/>
              <w:left w:w="100" w:type="dxa"/>
              <w:bottom w:w="100" w:type="dxa"/>
              <w:right w:w="100" w:type="dxa"/>
            </w:tcMar>
          </w:tcPr>
          <w:p w14:paraId="32A96E2C" w14:textId="77777777" w:rsidR="00475F04" w:rsidRPr="00860874" w:rsidRDefault="00475F04">
            <w:pPr>
              <w:widowControl w:val="0"/>
              <w:spacing w:line="240" w:lineRule="auto"/>
              <w:rPr>
                <w:rFonts w:ascii="Times New Roman" w:eastAsia="Times New Roman" w:hAnsi="Times New Roman" w:cs="Times New Roman"/>
                <w:sz w:val="20"/>
                <w:szCs w:val="20"/>
              </w:rPr>
            </w:pPr>
          </w:p>
        </w:tc>
      </w:tr>
      <w:tr w:rsidR="00475F04" w:rsidRPr="00860874" w14:paraId="32A96E31" w14:textId="77777777">
        <w:tc>
          <w:tcPr>
            <w:tcW w:w="3120" w:type="dxa"/>
            <w:shd w:val="clear" w:color="auto" w:fill="auto"/>
            <w:tcMar>
              <w:top w:w="100" w:type="dxa"/>
              <w:left w:w="100" w:type="dxa"/>
              <w:bottom w:w="100" w:type="dxa"/>
              <w:right w:w="100" w:type="dxa"/>
            </w:tcMar>
          </w:tcPr>
          <w:p w14:paraId="32A96E2E" w14:textId="77777777" w:rsidR="00475F04" w:rsidRPr="00860874" w:rsidRDefault="00475F04">
            <w:pPr>
              <w:widowControl w:val="0"/>
              <w:spacing w:line="240" w:lineRule="auto"/>
              <w:rPr>
                <w:rFonts w:ascii="Times New Roman" w:eastAsia="Times New Roman" w:hAnsi="Times New Roman" w:cs="Times New Roman"/>
                <w:sz w:val="20"/>
                <w:szCs w:val="20"/>
              </w:rPr>
            </w:pPr>
          </w:p>
        </w:tc>
        <w:tc>
          <w:tcPr>
            <w:tcW w:w="3120" w:type="dxa"/>
            <w:shd w:val="clear" w:color="auto" w:fill="auto"/>
            <w:tcMar>
              <w:top w:w="100" w:type="dxa"/>
              <w:left w:w="100" w:type="dxa"/>
              <w:bottom w:w="100" w:type="dxa"/>
              <w:right w:w="100" w:type="dxa"/>
            </w:tcMar>
          </w:tcPr>
          <w:p w14:paraId="32A96E2F" w14:textId="77777777" w:rsidR="00475F04" w:rsidRPr="00860874" w:rsidRDefault="00475F04">
            <w:pPr>
              <w:widowControl w:val="0"/>
              <w:spacing w:line="240" w:lineRule="auto"/>
              <w:rPr>
                <w:rFonts w:ascii="Times New Roman" w:eastAsia="Times New Roman" w:hAnsi="Times New Roman" w:cs="Times New Roman"/>
                <w:sz w:val="20"/>
                <w:szCs w:val="20"/>
              </w:rPr>
            </w:pPr>
          </w:p>
        </w:tc>
        <w:tc>
          <w:tcPr>
            <w:tcW w:w="3120" w:type="dxa"/>
            <w:shd w:val="clear" w:color="auto" w:fill="auto"/>
            <w:tcMar>
              <w:top w:w="100" w:type="dxa"/>
              <w:left w:w="100" w:type="dxa"/>
              <w:bottom w:w="100" w:type="dxa"/>
              <w:right w:w="100" w:type="dxa"/>
            </w:tcMar>
          </w:tcPr>
          <w:p w14:paraId="32A96E30" w14:textId="77777777" w:rsidR="00475F04" w:rsidRPr="00860874" w:rsidRDefault="00475F04">
            <w:pPr>
              <w:widowControl w:val="0"/>
              <w:spacing w:line="240" w:lineRule="auto"/>
              <w:rPr>
                <w:rFonts w:ascii="Times New Roman" w:eastAsia="Times New Roman" w:hAnsi="Times New Roman" w:cs="Times New Roman"/>
                <w:sz w:val="20"/>
                <w:szCs w:val="20"/>
              </w:rPr>
            </w:pPr>
          </w:p>
        </w:tc>
      </w:tr>
    </w:tbl>
    <w:p w14:paraId="32A96E32" w14:textId="77777777" w:rsidR="00475F04" w:rsidRPr="00860874" w:rsidRDefault="00475F04">
      <w:pPr>
        <w:rPr>
          <w:rFonts w:ascii="Times New Roman" w:eastAsia="Times New Roman" w:hAnsi="Times New Roman" w:cs="Times New Roman"/>
          <w:sz w:val="20"/>
          <w:szCs w:val="20"/>
        </w:rPr>
      </w:pPr>
    </w:p>
    <w:p w14:paraId="32A96E33" w14:textId="77777777" w:rsidR="00475F04" w:rsidRPr="00860874" w:rsidRDefault="00000000">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32A96E6D" wp14:editId="32A96E6E">
            <wp:extent cx="5449253" cy="1716647"/>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449253" cy="1716647"/>
                    </a:xfrm>
                    <a:prstGeom prst="rect">
                      <a:avLst/>
                    </a:prstGeom>
                    <a:ln/>
                  </pic:spPr>
                </pic:pic>
              </a:graphicData>
            </a:graphic>
          </wp:inline>
        </w:drawing>
      </w:r>
    </w:p>
    <w:p w14:paraId="32A96E34" w14:textId="77777777"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X.</w:t>
      </w:r>
      <w:r w:rsidRPr="00860874">
        <w:rPr>
          <w:rFonts w:ascii="Times New Roman" w:eastAsia="Times New Roman" w:hAnsi="Times New Roman" w:cs="Times New Roman"/>
          <w:sz w:val="20"/>
          <w:szCs w:val="20"/>
        </w:rPr>
        <w:t xml:space="preserve"> Distribution of (A) Fire Radiative Power, and (B) Composite Burn Index across major forest types.</w:t>
      </w:r>
    </w:p>
    <w:p w14:paraId="32A96E35" w14:textId="77777777" w:rsidR="00475F04" w:rsidRPr="00860874" w:rsidRDefault="00000000">
      <w:pPr>
        <w:spacing w:before="120" w:after="120"/>
        <w:jc w:val="center"/>
        <w:rPr>
          <w:rFonts w:ascii="Times New Roman" w:eastAsia="Times New Roman" w:hAnsi="Times New Roman" w:cs="Times New Roman"/>
          <w:sz w:val="20"/>
          <w:szCs w:val="20"/>
        </w:rPr>
      </w:pPr>
      <w:r w:rsidRPr="00860874">
        <w:rPr>
          <w:rFonts w:ascii="Times New Roman" w:eastAsia="Times New Roman" w:hAnsi="Times New Roman" w:cs="Times New Roman"/>
          <w:noProof/>
          <w:sz w:val="20"/>
          <w:szCs w:val="20"/>
        </w:rPr>
        <w:drawing>
          <wp:inline distT="114300" distB="114300" distL="114300" distR="114300" wp14:anchorId="32A96E6F" wp14:editId="32A96E70">
            <wp:extent cx="4608195" cy="4072767"/>
            <wp:effectExtent l="0" t="0" r="0" b="0"/>
            <wp:docPr id="1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
                    <a:srcRect/>
                    <a:stretch>
                      <a:fillRect/>
                    </a:stretch>
                  </pic:blipFill>
                  <pic:spPr>
                    <a:xfrm>
                      <a:off x="0" y="0"/>
                      <a:ext cx="4608195" cy="4072767"/>
                    </a:xfrm>
                    <a:prstGeom prst="rect">
                      <a:avLst/>
                    </a:prstGeom>
                    <a:ln/>
                  </pic:spPr>
                </pic:pic>
              </a:graphicData>
            </a:graphic>
          </wp:inline>
        </w:drawing>
      </w:r>
    </w:p>
    <w:p w14:paraId="32A96E36" w14:textId="77777777" w:rsidR="00475F04" w:rsidRPr="00860874" w:rsidRDefault="00000000">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X. </w:t>
      </w:r>
      <w:r w:rsidRPr="00860874">
        <w:rPr>
          <w:rFonts w:ascii="Times New Roman" w:eastAsia="Times New Roman" w:hAnsi="Times New Roman" w:cs="Times New Roman"/>
          <w:sz w:val="20"/>
          <w:szCs w:val="20"/>
        </w:rPr>
        <w:t xml:space="preserve">Observed species co-occurrence matrix from the TreeMap Tree Table for all forest species considered to be common in the Southern Rockies. </w:t>
      </w:r>
    </w:p>
    <w:p w14:paraId="32A96E37" w14:textId="77777777" w:rsidR="00475F04" w:rsidRPr="00860874" w:rsidRDefault="00475F04">
      <w:pPr>
        <w:spacing w:before="120" w:after="120"/>
        <w:rPr>
          <w:rFonts w:ascii="Times New Roman" w:eastAsia="Times New Roman" w:hAnsi="Times New Roman" w:cs="Times New Roman"/>
        </w:rPr>
      </w:pPr>
    </w:p>
    <w:p w14:paraId="32A96E38"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32A96E71" wp14:editId="32A96E72">
            <wp:extent cx="5943600" cy="41529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943600" cy="4152900"/>
                    </a:xfrm>
                    <a:prstGeom prst="rect">
                      <a:avLst/>
                    </a:prstGeom>
                    <a:ln/>
                  </pic:spPr>
                </pic:pic>
              </a:graphicData>
            </a:graphic>
          </wp:inline>
        </w:drawing>
      </w:r>
    </w:p>
    <w:p w14:paraId="32A96E39" w14:textId="77777777" w:rsidR="00475F04" w:rsidRPr="00860874" w:rsidRDefault="00475F04">
      <w:pPr>
        <w:spacing w:before="120" w:after="120"/>
        <w:jc w:val="center"/>
        <w:rPr>
          <w:rFonts w:ascii="Times New Roman" w:eastAsia="Times New Roman" w:hAnsi="Times New Roman" w:cs="Times New Roman"/>
          <w:b/>
          <w:sz w:val="30"/>
          <w:szCs w:val="30"/>
        </w:rPr>
      </w:pPr>
    </w:p>
    <w:p w14:paraId="32A96E3A" w14:textId="77777777" w:rsidR="00475F04" w:rsidRPr="00860874" w:rsidRDefault="00475F04">
      <w:pPr>
        <w:spacing w:before="120" w:after="120"/>
        <w:rPr>
          <w:rFonts w:ascii="Times New Roman" w:eastAsia="Times New Roman" w:hAnsi="Times New Roman" w:cs="Times New Roman"/>
          <w:sz w:val="20"/>
          <w:szCs w:val="20"/>
        </w:rPr>
      </w:pPr>
    </w:p>
    <w:p w14:paraId="32A96E3B" w14:textId="77777777" w:rsidR="00475F04" w:rsidRPr="00860874" w:rsidRDefault="00000000">
      <w:pPr>
        <w:spacing w:before="120" w:after="120"/>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32A96E73" wp14:editId="32A96E74">
            <wp:extent cx="4470400" cy="3123549"/>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4470400" cy="3123549"/>
                    </a:xfrm>
                    <a:prstGeom prst="rect">
                      <a:avLst/>
                    </a:prstGeom>
                    <a:ln/>
                  </pic:spPr>
                </pic:pic>
              </a:graphicData>
            </a:graphic>
          </wp:inline>
        </w:drawing>
      </w:r>
    </w:p>
    <w:p w14:paraId="32A96E3C" w14:textId="77777777" w:rsidR="00475F04" w:rsidRPr="00860874" w:rsidRDefault="00000000">
      <w:pPr>
        <w:spacing w:before="120" w:after="120"/>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lastRenderedPageBreak/>
        <w:drawing>
          <wp:inline distT="114300" distB="114300" distL="114300" distR="114300" wp14:anchorId="32A96E75" wp14:editId="32A96E76">
            <wp:extent cx="5110699" cy="35671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110699" cy="3567113"/>
                    </a:xfrm>
                    <a:prstGeom prst="rect">
                      <a:avLst/>
                    </a:prstGeom>
                    <a:ln/>
                  </pic:spPr>
                </pic:pic>
              </a:graphicData>
            </a:graphic>
          </wp:inline>
        </w:drawing>
      </w:r>
    </w:p>
    <w:p w14:paraId="32A96E3D" w14:textId="77777777" w:rsidR="00475F04" w:rsidRPr="00860874" w:rsidRDefault="00000000">
      <w:pPr>
        <w:spacing w:before="120" w:after="120"/>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32A96E77" wp14:editId="32A96E78">
            <wp:extent cx="3816350" cy="2671445"/>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3816350" cy="2671445"/>
                    </a:xfrm>
                    <a:prstGeom prst="rect">
                      <a:avLst/>
                    </a:prstGeom>
                    <a:ln/>
                  </pic:spPr>
                </pic:pic>
              </a:graphicData>
            </a:graphic>
          </wp:inline>
        </w:drawing>
      </w:r>
    </w:p>
    <w:p w14:paraId="32A96E3E" w14:textId="77777777" w:rsidR="00475F04" w:rsidRPr="00860874" w:rsidRDefault="00475F04">
      <w:pPr>
        <w:spacing w:before="120" w:after="120"/>
        <w:rPr>
          <w:rFonts w:ascii="Times New Roman" w:eastAsia="Times New Roman" w:hAnsi="Times New Roman" w:cs="Times New Roman"/>
          <w:b/>
          <w:sz w:val="30"/>
          <w:szCs w:val="30"/>
        </w:rPr>
      </w:pPr>
    </w:p>
    <w:p w14:paraId="32A96E3F" w14:textId="77777777" w:rsidR="00475F04" w:rsidRPr="00860874" w:rsidRDefault="00000000">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b/>
          <w:sz w:val="30"/>
          <w:szCs w:val="30"/>
        </w:rPr>
        <w:t>MODEL RESULTS TABLES?</w:t>
      </w:r>
    </w:p>
    <w:p w14:paraId="32A96E40" w14:textId="77777777" w:rsidR="00475F04" w:rsidRPr="00860874" w:rsidRDefault="00475F04">
      <w:pPr>
        <w:rPr>
          <w:rFonts w:ascii="Times New Roman" w:eastAsia="Times New Roman" w:hAnsi="Times New Roman" w:cs="Times New Roman"/>
          <w:b/>
          <w:sz w:val="30"/>
          <w:szCs w:val="30"/>
        </w:rPr>
      </w:pPr>
    </w:p>
    <w:p w14:paraId="32A96E41" w14:textId="77777777" w:rsidR="00475F04" w:rsidRPr="00860874" w:rsidRDefault="00475F04">
      <w:pPr>
        <w:rPr>
          <w:rFonts w:ascii="Times New Roman" w:eastAsia="Times New Roman" w:hAnsi="Times New Roman" w:cs="Times New Roman"/>
          <w:b/>
          <w:sz w:val="30"/>
          <w:szCs w:val="30"/>
        </w:rPr>
      </w:pPr>
    </w:p>
    <w:p w14:paraId="32A96E42" w14:textId="77777777" w:rsidR="00475F04" w:rsidRPr="00860874" w:rsidRDefault="00475F04">
      <w:pPr>
        <w:rPr>
          <w:rFonts w:ascii="Times New Roman" w:eastAsia="Times New Roman" w:hAnsi="Times New Roman" w:cs="Times New Roman"/>
          <w:b/>
          <w:sz w:val="30"/>
          <w:szCs w:val="30"/>
        </w:rPr>
      </w:pPr>
    </w:p>
    <w:p w14:paraId="32A96E43" w14:textId="77777777" w:rsidR="00475F04" w:rsidRPr="00860874" w:rsidRDefault="00475F04">
      <w:pPr>
        <w:rPr>
          <w:rFonts w:ascii="Times New Roman" w:eastAsia="Times New Roman" w:hAnsi="Times New Roman" w:cs="Times New Roman"/>
          <w:b/>
          <w:sz w:val="30"/>
          <w:szCs w:val="30"/>
        </w:rPr>
      </w:pPr>
    </w:p>
    <w:p w14:paraId="32A96E44" w14:textId="77777777" w:rsidR="00475F04" w:rsidRPr="00860874" w:rsidRDefault="00475F04">
      <w:pPr>
        <w:rPr>
          <w:rFonts w:ascii="Times New Roman" w:eastAsia="Times New Roman" w:hAnsi="Times New Roman" w:cs="Times New Roman"/>
          <w:b/>
          <w:sz w:val="30"/>
          <w:szCs w:val="30"/>
        </w:rPr>
      </w:pPr>
    </w:p>
    <w:p w14:paraId="32A96E45" w14:textId="77777777" w:rsidR="00475F04" w:rsidRPr="00860874" w:rsidRDefault="00475F04">
      <w:pPr>
        <w:rPr>
          <w:rFonts w:ascii="Times New Roman" w:eastAsia="Times New Roman" w:hAnsi="Times New Roman" w:cs="Times New Roman"/>
          <w:b/>
          <w:sz w:val="30"/>
          <w:szCs w:val="30"/>
        </w:rPr>
      </w:pPr>
    </w:p>
    <w:p w14:paraId="32A96E46" w14:textId="77777777" w:rsidR="00475F04" w:rsidRPr="00860874" w:rsidRDefault="00475F04">
      <w:pPr>
        <w:rPr>
          <w:rFonts w:ascii="Times New Roman" w:eastAsia="Times New Roman" w:hAnsi="Times New Roman" w:cs="Times New Roman"/>
          <w:b/>
          <w:sz w:val="30"/>
          <w:szCs w:val="30"/>
        </w:rPr>
      </w:pPr>
    </w:p>
    <w:p w14:paraId="32A96E47" w14:textId="77777777" w:rsidR="00475F04" w:rsidRPr="00860874" w:rsidRDefault="00000000">
      <w:pPr>
        <w:rPr>
          <w:rFonts w:ascii="Times New Roman" w:eastAsia="Times New Roman" w:hAnsi="Times New Roman" w:cs="Times New Roman"/>
          <w:b/>
          <w:sz w:val="30"/>
          <w:szCs w:val="30"/>
        </w:rPr>
      </w:pPr>
      <w:r w:rsidRPr="00860874">
        <w:rPr>
          <w:rFonts w:ascii="Times New Roman" w:eastAsia="Times New Roman" w:hAnsi="Times New Roman" w:cs="Times New Roman"/>
          <w:b/>
          <w:sz w:val="30"/>
          <w:szCs w:val="30"/>
        </w:rPr>
        <w:t>CUTS</w:t>
      </w:r>
    </w:p>
    <w:p w14:paraId="32A96E48" w14:textId="6D2D35C9"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spen also responds readily to canopy opening disturbances such as wildfire or coppice silviculture, providing critical forest resilience especially in regions where conifer regeneration is lacking due to compound disturbanc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FlkbjtB","properties":{"formattedCitation":"(Andrus et al., 2021; W. D. Shepperd et al., 2015)","plainCitation":"(Andrus et al., 2021; W. D. Shepperd et al., 2015)","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ndrus et al., 2021;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E49" w14:textId="613EEDD9"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mulated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Z24b3lzb","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hpJ04mfF","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E4A" w14:textId="5A0E9CA3"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expansion of deciduous forest species, which are associated with less flammable fuel profiles, has been proposed as one unique solution for reducing wildfire hazard without completely removing fuel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QNUVcHR","properties":{"formattedCitation":"(Fechner &amp; Barrows, 1976; Girardin &amp; Terrier, 2015; Nesbit et al., 2023)","plainCitation":"(Fechner &amp; Barrows, 1976; Girardin &amp; Terrier, 2015; Nesbit et al., 2023)","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 Girardin &amp; Terrier, 2015; 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In particular,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hich is the most widely distributed tree species in North Americ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HJ8sdld","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potentially fire-moderating traits such as lower canopy bulk density, higher canopy base height, and greater leaf moisture cont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MO3ZGkW","properties":{"formattedCitation":"(DeByle &amp; Winokur, 1985; W. Shepperd, 1990; Shinneman et al., 2013)","plainCitation":"(DeByle &amp; Winokur, 1985; W.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label":"page"},{"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Byle &amp; Winokur, 1985; W.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ulated potential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5yyyZYG","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gwdzouQ","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addition, responding to canopy-opening events like wildfire, aspen are often the first to colonize disturbed areas, providing crucial forest resilience in post-fire landscap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Gp5i2ZVT","properties":{"formattedCitation":"(Bartos, 2001; Landh\\uc0\\u228{}usser et al., 2010; W. D. Shepperd et al., 2015)","plainCitation":"(Bartos, 2001; Landhäusser et al., 2010; W. D. Shepperd et al., 2015)","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Bartos, 2001; Landhäusser et al., 2010;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ith these fire-moderating traits, may offer a natural buffer to extreme fire behavior and post-fire ecosystem impacts. However, there remains a knowledge gap between desired management outcomes and scientific understanding of how, when, and where aspen forests moderate fire behavior, especially relative to forest composition and structure characteristics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hTemgOWm","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Still fewer studies have been conducted in the Southern Rockies, where quaking aspen is overwhelmingly the dominant deciduous forest type.</w:t>
      </w:r>
    </w:p>
    <w:p w14:paraId="32A96E4B" w14:textId="77777777" w:rsidR="00475F04" w:rsidRPr="00860874" w:rsidRDefault="005D2711">
      <w:pPr>
        <w:spacing w:before="120" w:after="120"/>
        <w:rPr>
          <w:rFonts w:ascii="Times New Roman" w:eastAsia="Times New Roman" w:hAnsi="Times New Roman" w:cs="Times New Roman"/>
        </w:rPr>
      </w:pPr>
      <w:r>
        <w:rPr>
          <w:rFonts w:ascii="Times New Roman" w:hAnsi="Times New Roman" w:cs="Times New Roman"/>
          <w:noProof/>
        </w:rPr>
        <w:pict w14:anchorId="32A96E79">
          <v:rect id="_x0000_i1026" alt="" style="width:468pt;height:.05pt;mso-width-percent:0;mso-height-percent:0;mso-width-percent:0;mso-height-percent:0" o:hralign="center" o:hrstd="t" o:hr="t" fillcolor="#a0a0a0" stroked="f"/>
        </w:pict>
      </w:r>
    </w:p>
    <w:p w14:paraId="32A96E4C" w14:textId="5561253B"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forest types generally follow distinct fire regime characteristics that are tied to climate, dominant species, elevation, and fuel condition, and are often defined based on the frequency, intensity, and severity characteristic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EklMuYa","properties":{"formattedCitation":"(Schoennagel et al., 2004; Tepley et al., 2018)","plainCitation":"(Schoennagel et al., 2004; Tepley et al., 2018)","noteIndex":0},"citationItems":[{"id":3931,"uris":["http://zotero.org/users/5904228/items/IIVX4JKJ"],"itemData":{"id":3931,"type":"article-journal","abstract":"Understanding the relative influence of fuels and climate on wildfires across the Rocky Mountains is necessary to predict how fires may respond to a changing climate and to define effective fuel management approaches to controlling wildfire in this increasingly populated region. The idea that decades of fire suppression have promoted unnatural fuel accumulation and subsequent unprecedentedly large, severe wildfires across western forests has been developed primarily from studies of dry ponderosa pine forests. However, this model is being applied uncritically across Rocky Mountain forests (e.g., in the Healthy Forests Restoration Act). We synthesize current research and summarize lessons learned from recent large wildfires (the Yellowstone, Rodeo-Chediski, and Hayman fires), which represent case studies of the potential effectiveness of fuel reduction across a range of major forest types. A “one size fits all” approach to reducing wildfire hazards in the Rocky Mountain region is unlikely to be effective and may produce collateral damage in some places.","container-title":"BioScience","DOI":"10.1641/0006-3568(2004)054[0661:TIOFFA]2.0.CO;2","ISSN":"0006-3568","issue":"7","journalAbbreviation":"BioScience","page":"661-676","source":"Silverchair","title":"The Interaction of Fire, Fuels, and Climate across Rocky Mountain Forests","volume":"54","author":[{"family":"Schoennagel","given":"Tania"},{"family":"Veblen","given":"Thomas T."},{"family":"Romme","given":"William H."}],"issued":{"date-parts":[["2004",7,1]]}}},{"id":1695,"uris":["http://zotero.org/users/5904228/items/BXCG3DH9"],"itemData":{"id":1695,"type":"article-journal","abstract":"In the context of ongoing climatic warming, forest landscapes face increasing risk of conversion to non-forest vegetation through alteration of their fire regimes and their post-fire recovery dynamics. However, this pressure could be amplified or dampened, depending on how fire-driven changes to vegetation feed back to alter the extent or behaviour of subsequent fires. Here we develop a mathematical model to formalize understanding of how fire–vegetation feedbacks and the time to forest recovery following high-severity (i.e. stand-replacing) fire affect the extent and stability of forest cover across landscapes facing altered fire regimes. We evaluate responses to increasing burn rates while varying the direction (negative vs. positive) of fire–vegetation feedbacks under a continuum of values for feedback strength and post-fire recovery time. In doing so, we determine how interactions among these variables produce thresholds and tipping points in landscape responses to changing fire regimes. Where the early-seral vegetation was less fire-prone than older forests, negative feedbacks limited the reductions in forest cover in response to higher fire frequency or slower forest recovery. By contrast, positive feedbacks (more flammable early-seral vegetation) produced a tipping point beyond which increases in burn rates or a slowing of forest recovery drove extensive forest loss. With negative feedbacks, the rates of forest loss and expansion in response to variation in fire frequency were similar. However, where feedbacks were positive, the conversion from predominantly forested to non-forested conditions in response to increasing fire frequency was faster than the re-expansion of forest cover following a return to the initial burn rate. Strengthening the positive feedbacks increased this asymmetry. Synthesis. Our analyses elucidate how fire–vegetation feedbacks and post-fire recovery rates interact to affect the trajectories and rates of landscape response to altered fire regimes. We illustrate the vulnerability of ecosystems with positive fire–vegetation feedbacks to climate change-driven increases in fire activity, especially where post-fire recovery is slow. Although negative feedbacks initially provide resistance to forest loss with increasing burn rates, this resistance is eventually overwhelmed with sufficient increases to burn rates relative to recovery times.","container-title":"Journal of Ecology","DOI":"10.1111/1365-2745.12950","ISSN":"1365-2745","issue":"5","language":"en","note":"_eprint: https://onlinelibrary.wiley.com/doi/pdf/10.1111/1365-2745.12950","page":"1925-1940","source":"Wiley Online Library","title":"Influences of fire–vegetation feedbacks and post-fire recovery rates on forest landscape vulnerability to altered fire regimes","volume":"106","author":[{"family":"Tepley","given":"Alan J."},{"family":"Thomann","given":"Enrique"},{"family":"Veblen","given":"Thomas T."},{"family":"Perry","given":"George L. W."},{"family":"Holz","given":"Andrés"},{"family":"Paritsis","given":"Juan"},{"family":"Kitzberger","given":"Thomas"},{"family":"Anderson-Teixeira","given":"Kristina J."}],"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oennagel et al., 2004; Tepley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example, low elevation </w:t>
      </w:r>
      <w:proofErr w:type="spellStart"/>
      <w:r w:rsidRPr="00860874">
        <w:rPr>
          <w:rFonts w:ascii="Times New Roman" w:eastAsia="Times New Roman" w:hAnsi="Times New Roman" w:cs="Times New Roman"/>
        </w:rPr>
        <w:t>pPonderosa</w:t>
      </w:r>
      <w:proofErr w:type="spellEnd"/>
      <w:r w:rsidRPr="00860874">
        <w:rPr>
          <w:rFonts w:ascii="Times New Roman" w:eastAsia="Times New Roman" w:hAnsi="Times New Roman" w:cs="Times New Roman"/>
        </w:rPr>
        <w:t xml:space="preserve"> pine forests in the Southern Rockies are often defined as having historically high frequency, low intensity/severity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although this dynamic has been altered by a century of fire suppression, changing fire weather conditions, and increased development of the Wildland Urban Interface (WUI) (</w:t>
      </w:r>
      <w:r w:rsidRPr="00860874">
        <w:rPr>
          <w:rFonts w:ascii="Times New Roman" w:eastAsia="Times New Roman" w:hAnsi="Times New Roman" w:cs="Times New Roman"/>
          <w:i/>
        </w:rPr>
        <w:t>refs</w:t>
      </w:r>
      <w:r w:rsidRPr="00860874">
        <w:rPr>
          <w:rFonts w:ascii="Times New Roman" w:eastAsia="Times New Roman" w:hAnsi="Times New Roman" w:cs="Times New Roman"/>
        </w:rPr>
        <w:t xml:space="preserve">). Conversely, high-elevation lodgepole pine and or subalpine spruce-fir forests are typified by low frequency, high intensity/severity wildfire, often as stand-replacing even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6ITiXSP","properties":{"formattedCitation":"(Sibold et al., 2006)","plainCitation":"(Sibold et al., 2006)","noteIndex":0},"citationItems":[{"id":4740,"uris":["http://zotero.org/users/5904228/items/DLESRW26"],"itemData":{"id":4740,"type":"article-journal","abstract":"Aim The historical variability of fire regimes must be understood in the context of drivers of the occurrence of fire operating at a range of spatial scales from local site conditions to broad-scale climatic variation. In the present study we examine fire history and variations in the fire regime at multiple spatial and temporal scales for subalpine forests of Engelmann spruce–subalpine fir (Picea engelmannii, Abies lasiocarpa) and lodgepole pine (Pinus contorta) of the southern Rocky Mountains. Location The study area is the subalpine zone of spruce–fir and lodgepole pine forests in the southern sector of Rocky Mountain National Park (ROMO), Colorado, USA, which straddles the continental divide of the northern Colorado Front Range (40°20′ N and 105°40′ W). Methods We used a combination of dendroecological and Geographic Information System methods to reconstruct fire history, including fire year, severity and extent at the forest patch level, for c. 30,000 ha of subalpine forest. We aggregated fire history information at appropriate spatial scales to test for drivers of the fire regime at local, meso, and regional scales. Results The fire histories covered c. 30,000 ha of forest and were based on a total of 676 partial cross-sections of fire-scarred trees and 6152 tree-core age samples. The subalpine forest fire regime of ROMO is dominated by infrequent, extensive, stand-replacing fire events, whereas surface fires affected only 1–3% of the forested area. Main conclusions Local-scale influences on fire regimes are reflected by differences in the relative proportions of stands of different ages between the lodgepole pine and spruce–fir forest types. Lodgepole pine stands all originated following fires in the last 400 years; in contrast, large areas of spruce–fir forests consisted of stands not affected by fire in the past 400 years. Meso-scale influences on fire regimes are reflected by fewer but larger fires on the west vs. east side of the continental divide. These differences appear to be explained by less frequent and severe drought on the west side, and by the spread of fires from lower-elevation mixed-conifer montane forests on the east side. Regional-scale climatic variation is the primary driver of infrequent, large fire events, but its effects are modulated by local- and meso-scale abiotic and biotic factors. The low incidence of fire during the period of fire-suppression policy in the twentieth century is not unique in comparison with the previous 300 years of fire history. There is no evidence that fire suppression has resulted in either the fire regime or current forest conditions being outside their historic ranges of variability during the past 400 years. Furthermore, in the context of fuel treatments to reduce fire hazard, regardless of restoration goals, the association of extremely large and severe fires with infrequent and exceptional drought calls into question the future effectiveness of tree thinning to mitigate fire hazard in the subalpine zone.","container-title":"Journal of Biogeography","DOI":"10.1111/j.1365-2699.2005.01404.x","ISSN":"1365-2699","issue":"4","language":"en","note":"_eprint: https://onlinelibrary.wiley.com/doi/pdf/10.1111/j.1365-2699.2005.01404.x","page":"631-647","source":"Wiley Online Library","title":"Spatial and temporal variation in historic fire regimes in subalpine forests across the Colorado Front Range in Rocky Mountain National Park, Colorado, USA","volume":"33","author":[{"family":"Sibold","given":"Jason S."},{"family":"Veblen","given":"Thomas T."},{"family":"González","given":"Mauro E."}],"issued":{"date-parts":[["200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ibold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e case of aspen, which co-exists with nearly all major forest types of the Southern Rockies across elevation ranges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HCz0mzJU","properties":{"formattedCitation":"(Bartos, 2001; Kulakowski et al., 2013; Landh\\uc0\\u228{}usser et al., 2010)","plainCitation":"(Bartos, 2001; Kulakowski et al., 2013; Landhäusser et al., 2010)","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1662,"uris":["http://zotero.org/users/5904228/items/AKVQGYGN"],"itemData":{"id":1662,"type":"article-journal","abstract":"Quaking aspen (Populus tremuloides Michx.) is one of the most important tree species in the western United States due to its role in biodiversity, tourism, and other ecological and aesthetic values. This paper provides an overview of the drivers of long-term aspen cover change in the western US and how these drivers operate on diverse spatial and temporal scales. There has been substantial concern that aspen has been declining in the western US, but trends of aspen persistence vary both geographically and temporally. One important goal for future research is to better understand long-term and broad-scale changes in aspen cover across its range. Inferences about aspen dynamics are contingent on the spatial and temporal scales of inquiry, thus differences in scope and design among studies partly explain variation among conclusions. For example, major aspen decline has been noted when the spatial scale of inquiry is relatively small and the temporal scale of inquiry is relatively short. Thus, it is important to consider the scale of research when addressing aspen dynamics. Successional replacement of aspen by conifer species is most pronounced in systems shaped by long fire intervals and can thus be seen as part of a normal, long-term fluctuation in forest composition. Aspen decline was initially reported primarily at the margins of aspen’s distribution, but may be becoming more ubiquitous due to the direct effects of climate (e.g. drought). In contrast, the indirect effects of recent climate (e.g. forest fires, bark beetle outbreaks, and compounded disturbances) appear to favor aspen and may facilitate expansion of this forest type. Thus, future aspen trends are likely to depend on the net result of the direct and indirect effects of altered climate.","collection-title":"Resilience in Quaking Aspen: restoring ecosystem processes through applied science","container-title":"Forest Ecology and Management","DOI":"10.1016/j.foreco.2013.01.004","ISSN":"0378-1127","journalAbbreviation":"Forest Ecology and Management","language":"en","page":"52-59","source":"ScienceDirect","title":"Long-term aspen cover change in the western US","volume":"299","author":[{"family":"Kulakowski","given":"Dominik"},{"family":"Kaye","given":"Margot W."},{"family":"Kashian","given":"Daniel M."}],"issued":{"date-parts":[["2013",7,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 xml:space="preserve">(Bartos, 2001; Kulakowski et al., 2013; Landhäusser et al., </w:t>
      </w:r>
      <w:r w:rsidR="007B2D51" w:rsidRPr="00860874">
        <w:rPr>
          <w:rFonts w:ascii="Times New Roman" w:hAnsi="Times New Roman" w:cs="Times New Roman"/>
          <w:szCs w:val="24"/>
          <w:lang w:val="en-US"/>
        </w:rPr>
        <w:lastRenderedPageBreak/>
        <w:t>2010)</w:t>
      </w:r>
      <w:r w:rsidRPr="00860874">
        <w:rPr>
          <w:rFonts w:ascii="Times New Roman" w:hAnsi="Times New Roman" w:cs="Times New Roman"/>
        </w:rPr>
        <w:fldChar w:fldCharType="end"/>
      </w:r>
      <w:r w:rsidRPr="00860874">
        <w:rPr>
          <w:rFonts w:ascii="Times New Roman" w:eastAsia="Times New Roman" w:hAnsi="Times New Roman" w:cs="Times New Roman"/>
        </w:rPr>
        <w:t>, fire activity is driven by functional typ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seral or stable), stand structure, and tree 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v1hVwT6C","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Where aspen persists in seral types, or having a conifer component, fire activity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frequency, behavior) is generally higher than in stable or pure stand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JLMsVGPQ","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While aspen are generally considered “fire-</w:t>
      </w:r>
      <w:proofErr w:type="spellStart"/>
      <w:r w:rsidRPr="00860874">
        <w:rPr>
          <w:rFonts w:ascii="Times New Roman" w:eastAsia="Times New Roman" w:hAnsi="Times New Roman" w:cs="Times New Roman"/>
        </w:rPr>
        <w:t>resistantresilient</w:t>
      </w:r>
      <w:proofErr w:type="spellEnd"/>
      <w:r w:rsidRPr="00860874">
        <w:rPr>
          <w:rFonts w:ascii="Times New Roman" w:eastAsia="Times New Roman" w:hAnsi="Times New Roman" w:cs="Times New Roman"/>
        </w:rPr>
        <w:t>” because of their moderating effects on fire behavior and prolific response in post-fire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ey </w:t>
      </w:r>
      <w:r w:rsidRPr="00860874">
        <w:rPr>
          <w:rFonts w:ascii="Times New Roman" w:eastAsia="Times New Roman" w:hAnsi="Times New Roman" w:cs="Times New Roman"/>
          <w:i/>
        </w:rPr>
        <w:t>will burn</w:t>
      </w:r>
      <w:r w:rsidRPr="00860874">
        <w:rPr>
          <w:rFonts w:ascii="Times New Roman" w:eastAsia="Times New Roman" w:hAnsi="Times New Roman" w:cs="Times New Roman"/>
        </w:rPr>
        <w:t xml:space="preserve"> under the right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9LmgDPf","properties":{"formattedCitation":"(Alexander, 2010; DeRose &amp; Leffler, 2014)","plainCitation":"(Alexander, 2010; DeRose &amp; Leffler, 2014)","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lexander, 2010; 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The composition and structure of aspen stands and the conditions (e.g., fire weather, fuel moisture, topography) under which fires are burning likely have a profound effect on observed fire behavior, especially relative to co-occurring major forest types in the Southern Rockies. However, studies elucidating these relationships on observed fire behavior are severely limited, in part due to the lack of during-fire measurements of fire behavior. The widespread availability of remote sensing data before, during, and after a wildfire event presents an opportunity to address this need by relating satellite-derived metrics of fire intensity and severity to forest characteristics, fire weather, and landscape conditions.</w:t>
      </w:r>
    </w:p>
    <w:p w14:paraId="32A96E4D" w14:textId="390285A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atellite remote sensing has been widely applied to study fire regime characteristics, active fire behavior, and post-fire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70nlhns","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ctive fire detection has become a crucial tool for fire managers and researchers to detect, monitor, and assess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LHkHrFX","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ggregation of active fire pixels has been used to delineate fire events and recreate daily fire progression maps, providing crucial data to understand the drivers of fire growth patterns and changes in fire regim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Y1X5aCB","properties":{"formattedCitation":"(Balch et al., 2020b, 2024; Coop et al., 2022; Parks, 2014; Scholten et al., 2024)","plainCitation":"(Balch et al., 2020b, 2024; Coop et al., 2022; Parks, 2014; Scholten et al., 2024)","noteIndex":0},"citationItems":[{"id":"xv5YYqnj/folHjCPS","uris":["http://zotero.org/users/5904228/items/FY8QFLYK"],"itemData":{"id":"2BaHm6tt/mTD4iKzC","type":"article-journal","container-title":"Remote Sensing","DOI":"10.3390/rs12213498","issue":"21","language":"en","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id":3975,"uris":["http://zotero.org/users/5904228/items/4TCY9U7A"],"itemData":{"id":3975,"type":"article-journal","abstract":"Aim Wildfire activity in recent years is notable not only for an expansion of total area burned but also for large, single-day fire spread events that pose challenges to ecological systems and human communities. Our objectives were to gain new insight into the relationships between extreme single-day fire spread events, annual area burned, and fire season climate and to predict changes under future warming. Location Fire-prone regions of the western USA. Time period 2002–2020; a future +2°C scenario. Methods We used a satellite-derived dataset of daily fire spread events and gridded climate data to assess relationships between extreme single-day fire spread events, annual area burned, and fire season maximum temperature, climate moisture deficit, and vapour pressure deficit. We then developed models to predict fire activity under a 2°C warming scenario. Results Extreme single-day fire spread events &gt;1,100 ha (the top 16%, &gt;1 SD) accounted for 70% of the cumulative area burned over the period of analysis. The variation in annual area burned was closely tied to the number and mean size of spread events and distributional skewness towards more large events. For example, we identified 441 extreme events in 2020 that together burned 2.2 million ha across our study area, in contrast to an average of 168 per year that burned 0.5 million ha annually between 2002 and 2019. Fire season climate variables were correlated with the annual number of extreme events and area burned. Our models predicted that the annual number of extreme fire spread events more than double under a 2°C warming scenario, with an attendant doubling in the area burned. Conclusions Exceptional fire seasons like 2020 will become more likely, and wildfire activity under future extremes is predicted to exceed anything yet witnessed. Safeguarding human communities and supporting resilient ecosystems will require new lines of scientific inquiry, new land management approaches and accelerated climate mitigation efforts.","container-title":"Global Ecology and Biogeography","DOI":"10.1111/geb.13496","ISSN":"1466-8238","issue":"10","language":"en","license":"© 2022 The Authors. Global Ecology and Biogeography published by John Wiley &amp; Sons Ltd.","note":"_eprint: https://onlinelibrary.wiley.com/doi/pdf/10.1111/geb.13496","page":"1949-1959","source":"Wiley Online Library","title":"Extreme fire spread events and area burned under recent and future climate in the western USA","volume":"31","author":[{"family":"Coop","given":"Jonathan D."},{"family":"Parks","given":"Sean A."},{"family":"Stevens-Rumann","given":"Camille S."},{"family":"Ritter","given":"Scott M."},{"family":"Hoffman","given":"Chad M."}],"issued":{"date-parts":[["2022"]]}}},{"id":6028,"uris":["http://zotero.org/users/5904228/items/4QUUQL2A"],"itemData":{"id":6028,"type":"article-journal","abstract":"Evaluating the influence of observed daily weather on observed fire-related effects (e.g. smoke production, carbon emissions and burn severity) often involves knowing exactly what day any given area has burned. As such, several studies have used fire progression maps – in which the perimeter of an actively burning fire is mapped at a fairly high temporal resolution – or MODIS satellite data to determine the day-of-burning, thereby allowing an evaluation of the influence of daily weather. However, fire progression maps have many caveats, the most substantial being that they are rarely mapped on a daily basis and may not be available in remote locations. Although MODIS fire detection data provide an alternative due to its global coverage and high temporal resolution, its coarse spatial resolution (1km2) often requires that it be downscaled. An objective evaluation of how to best downscale, or interpolate, MODIS fire detection data is necessary. I evaluated 10 spatial interpolation techniques on 21 fires by comparing the day-of-burning as estimated with spatial interpolation of MODIS fire detection data to the day-of-burning that was recorded in fire progression maps. The day-of-burning maps generated with the best performing interpolation technique showed reasonably high quantitative and qualitative agreement with fire progression maps. Consequently, the methods described in this paper provide a viable option for producing day-of-burning data where fire progression maps are of poor quality or unavailable.","container-title":"International Journal of Wildland Fire","DOI":"10.1071/WF13138","ISSN":"1448-5516","issue":"2","journalAbbreviation":"Int. J. Wildland Fire","language":"en","note":"publisher: CSIRO PUBLISHING","page":"215-223","source":"www-publish-csiro-au.colorado.idm.oclc.org","title":"Mapping day-of-burning with coarse-resolution satellite fire-detection data","volume":"23","author":[{"family":"Parks","given":"Sean A."}],"issued":{"date-parts":[["2014",2,3]]}}},{"id":6103,"uris":["http://zotero.org/users/5904228/items/L924J9MF","http://zotero.org/users/5904228/items/H7VLC2UV"],"itemData":{"id":6103,"type":"article-journal","abstract":"Wildfire activity in Arctic and boreal regions is rapidly increasing, with severe consequences for climate and human health. Regional long-term variations in fire frequency and intensity characterize fire regimes. The spatial variability in Arctic–boreal fire regimes and their environmental and anthropogenic drivers, however, remain poorly understood. Here we present a fire tracking system to map the sub-daily evolution of all circumpolar Arctic–boreal fires between 2012 and 2023 using 375 m Visible Infrared Imaging Radiometer Suite active fire detections and the resulting dataset of the ignition time, location, size, duration, spread and intensity of individual fires. We use this dataset to classify the Arctic–boreal biomes into seven distinct ‘pyroregions’ with unique climatic and geographic environments. We find that these pyroregions exhibit varying responses to environmental drivers, with boreal North America, eastern Siberia and northern tundra regions showing the highest sensitivity to climate and lightning density. In addition, anthropogenic factors play an important role in influencing fire number and size, interacting with other factors. Understanding the spatial variability of fire regimes and its interconnected drivers in the Arctic–boreal domain is important for improving future predictions of fire activity and identifying areas at risk for extreme events.","container-title":"Nature Geoscience","DOI":"10.1038/s41561-024-01505-2","ISSN":"1752-0908","issue":"9","journalAbbreviation":"Nat. Geosci.","language":"en","license":"2024 The Author(s)","note":"publisher: Nature Publishing Group","page":"866-873","source":"www-nature-com.colorado.idm.oclc.org","title":"Spatial variability in Arctic–boreal fire regimes influenced by environmental and human factors","volume":"17","author":[{"family":"Scholten","given":"Rebecca C."},{"family":"Veraverbeke","given":"Sander"},{"family":"Chen","given":"Yang"},{"family":"Randerson","given":"James T."}],"issued":{"date-parts":[["2024",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lch et al., 2020b, 2024; Coop et al., 2022; Parks, 2014; Scholten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ere moderate resolution optical imagery is considered, spectral channels in the mid-infrared (MIR; 4 µm) are sensitive to actively burning fires, capturing </w:t>
      </w:r>
      <w:proofErr w:type="gramStart"/>
      <w:r w:rsidRPr="00860874">
        <w:rPr>
          <w:rFonts w:ascii="Times New Roman" w:eastAsia="Times New Roman" w:hAnsi="Times New Roman" w:cs="Times New Roman"/>
        </w:rPr>
        <w:t>a majority of</w:t>
      </w:r>
      <w:proofErr w:type="gramEnd"/>
      <w:r w:rsidRPr="00860874">
        <w:rPr>
          <w:rFonts w:ascii="Times New Roman" w:eastAsia="Times New Roman" w:hAnsi="Times New Roman" w:cs="Times New Roman"/>
        </w:rPr>
        <w:t xml:space="preserve"> the radiometric energy released by both cool/smoldering (450-850 K) and hot/active (800-1200 K) fir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Measurements in this spectral range are also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mcAUZz4","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03xSinK4","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aVDpWdJ","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GxW8vVh","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P2R53c","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vtXRNCHB","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Despite this growing body of work, satellite-derived FRP has thus far been understudied as it relates to forest composition, fire weather, and landscape factors, especially in the Southern Rockies. </w:t>
      </w:r>
    </w:p>
    <w:p w14:paraId="32A96E4E" w14:textId="60A3D7C5"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studies relating vegetation type to fire intensity may be limited, remote sensing has been widely applied for decades to map and characterize burn severity in post-fire assessments. Severity is a measure of ecosystem impacts and is often characterized by the loss of organic matter on the landsca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qnOFVIe","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Measurements of fire severity from satellite remote sensing have been applied widely to understand fire effects to ecosystems (</w:t>
      </w:r>
      <w:r w:rsidRPr="00860874">
        <w:rPr>
          <w:rFonts w:ascii="Times New Roman" w:eastAsia="Times New Roman" w:hAnsi="Times New Roman" w:cs="Times New Roman"/>
          <w:i/>
        </w:rPr>
        <w:t>ref</w:t>
      </w:r>
      <w:r w:rsidRPr="00860874">
        <w:rPr>
          <w:rFonts w:ascii="Times New Roman" w:eastAsia="Times New Roman" w:hAnsi="Times New Roman" w:cs="Times New Roman"/>
        </w:rPr>
        <w:t>), effectiveness of fuels treatments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post-fire vegetation trajectori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Satellite-derived fire severity metrics such as the difference normalized burn ratio (dNBR) use the spectral differences between pre- and post-fire multispectral imagery and have been shown to correlate strongly with field-based measuremen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PYj7ar6","properties":{"formattedCitation":"(Roy et al., 2006)","plainCitation":"(Roy et al., 2006)","noteIndex":0},"citationItems":[{"id":4069,"uris":["http://zotero.org/users/5904228/items/WN82BU64"],"itemData":{"id":4069,"type":"article-journal","abstract":"Several studies have used satellite data to map different levels of fire severity present within burned areas. Increasingly, fire severity has been estimated using a spectral index called the normalized burn ratio (NBR). This letter assesses the performance of the NBR against ideal requirements of a spectral index designed to measure fire severity. According to index theory, the NBR would be optimal for quantifying fire severity if the trajectory in spectral feature space caused by different levels of severity occurred perpendicular to the NBR isolines. We assess how well NBR meets this condition using reflectance data sensed before and shortly after fires in the South African savanna, Australian savanna, Russian Federation boreal forest, and South American tropical forest. Although previous studies report high correlation between fire severity measured in the field- and satellite-derived NBR, our results do not provide evidence that the performance of the NBR is optimal in describing fire severity shortly after fire occurrence. Spectral displacements due to burning occur in numerous directions relative to the NBR index isolines, suggesting that the NBR may not be primarily and consistently sensitive to fire severity. Findings suggest that the development of the next generation of methods to estimate fire severity remotely should incorporate knowledge of how fires of different severity displace the position of prefire vegetation in multispectral space.","container-title":"IEEE Geoscience and Remote Sensing Letters","DOI":"10.1109/LGRS.2005.858485","ISSN":"1558-0571","issue":"1","note":"event-title: IEEE Geoscience and Remote Sensing Letters","page":"112-116","source":"IEEE Xplore","title":"Remote sensing of fire severity: assessing the performance of the normalized burn ratio","title-short":"Remote sensing of fire severity","volume":"3","author":[{"family":"Roy","given":"D.P."},{"family":"Boschetti","given":"L."},{"family":"Trigg","given":"S.N."}],"issued":{"date-parts":[["200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y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ese metrics often use non-standardized units and can be difficult to interpret across different biomes and vegetation typ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YQzZxom","properties":{"formattedCitation":"(Morgan et al., 2014; Parks et al., 2019a)","plainCitation":"(Morgan et al., 2014; Parks et al., 2019a)","noteIndex":0},"citationItems":[{"id":4071,"uris":["http://zotero.org/users/5904228/items/WYDJXDWK"],"itemData":{"id":4071,"type":"article-journal","abstract":"Comprehensive assessment of ecological change after fires have burned forests and rangelands is important if we are to understand, predict and measure fire effects. We highlight the challenges in effective assessment of fire and burn severity in the field and using both remote sensing and simulation models. We draw on diverse recent research for guidance on assessing fire effects on vegetation and soil using field methods, remote sensing and models. We suggest that instead of collapsing many diverse, complex and interacting fire effects into a single severity index, the effects of fire should be directly measured and then integrated into severity index keys specifically designed for objective severity assessment. Using soil burn severity measures as examples, we highlight best practices for selecting imagery, designing an index, determining timing and deciding what to measure, emphasising continuous variables measureable in the field and from remote sensing. We also urge the development of a severity field assessment database and research to further our understanding of causal mechanisms linking fire and burn severity to conditions before and during fires to support improved models linking fire behaviour and severity and for forecasting effects of future fires.","container-title":"International Journal of Wildland Fire","DOI":"10.1071/WF13058","ISSN":"1448-5516","issue":"8","journalAbbreviation":"Int. J. Wildland Fire","language":"en","note":"publisher: CSIRO PUBLISHING","page":"1045-1060","source":"www-publish-csiro-au.colorado.idm.oclc.org","title":"Challenges of assessing fire and burn severity using field measures, remote sensing and modelling","volume":"23","author":[{"family":"Morgan","given":"Penelope"},{"family":"Keane","given":"Robert E."},{"family":"Dillon","given":"Gregory K."},{"family":"Jain","given":"Theresa B."},{"family":"Hudak","given":"Andrew T."},{"family":"Karau","given":"Eva C."},{"family":"Sikkink","given":"Pamela G."},{"family":"Holden","given":"Zachary A."},{"family":"Strand","given":"Eva K."}],"issued":{"date-parts":[["2014",11,25]]}}},{"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gan et al., 2014; 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New satellite-derived severity metrics, such as the composite burn index (CBI), has recently been developed to link field-based measurements of CBI to </w:t>
      </w:r>
      <w:r w:rsidRPr="00860874">
        <w:rPr>
          <w:rFonts w:ascii="Times New Roman" w:eastAsia="Times New Roman" w:hAnsi="Times New Roman" w:cs="Times New Roman"/>
        </w:rPr>
        <w:lastRenderedPageBreak/>
        <w:t xml:space="preserve">Landsat imager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6sr9xddX","properties":{"formattedCitation":"(Parks et al., 2019b)","plainCitation":"(Parks et al., 2019b)","noteIndex":0},"citationItems":[{"id":1268,"uris":["http://zotero.org/groups/4435832/items/VQEU7FE4"],"itemData":{"id":1268,"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19b)</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CBI provides an </w:t>
      </w:r>
      <w:proofErr w:type="gramStart"/>
      <w:r w:rsidRPr="00860874">
        <w:rPr>
          <w:rFonts w:ascii="Times New Roman" w:eastAsia="Times New Roman" w:hAnsi="Times New Roman" w:cs="Times New Roman"/>
        </w:rPr>
        <w:t>ecologically-relevant</w:t>
      </w:r>
      <w:proofErr w:type="gramEnd"/>
      <w:r w:rsidRPr="00860874">
        <w:rPr>
          <w:rFonts w:ascii="Times New Roman" w:eastAsia="Times New Roman" w:hAnsi="Times New Roman" w:cs="Times New Roman"/>
        </w:rPr>
        <w:t xml:space="preserve"> and standardized measurement of fire severity which can improve comparisons made between fire events of different biomes. Thus far, studies quantifying the relationship between satellite retrievals of FRP and subsequent burn severity are lacking, though </w:t>
      </w:r>
      <w:proofErr w:type="gramStart"/>
      <w:r w:rsidRPr="00860874">
        <w:rPr>
          <w:rFonts w:ascii="Times New Roman" w:eastAsia="Times New Roman" w:hAnsi="Times New Roman" w:cs="Times New Roman"/>
        </w:rPr>
        <w:t>field based</w:t>
      </w:r>
      <w:proofErr w:type="gramEnd"/>
      <w:r w:rsidRPr="00860874">
        <w:rPr>
          <w:rFonts w:ascii="Times New Roman" w:eastAsia="Times New Roman" w:hAnsi="Times New Roman" w:cs="Times New Roman"/>
        </w:rPr>
        <w:t xml:space="preserve"> measurements suggest there should be a strong relationship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p>
    <w:p w14:paraId="32A96E4F" w14:textId="77777777" w:rsidR="00475F04" w:rsidRPr="00860874" w:rsidRDefault="005D2711">
      <w:pPr>
        <w:spacing w:before="120" w:after="120"/>
        <w:rPr>
          <w:rFonts w:ascii="Times New Roman" w:eastAsia="Times New Roman" w:hAnsi="Times New Roman" w:cs="Times New Roman"/>
          <w:b/>
          <w:sz w:val="30"/>
          <w:szCs w:val="30"/>
        </w:rPr>
      </w:pPr>
      <w:r>
        <w:rPr>
          <w:rFonts w:ascii="Times New Roman" w:hAnsi="Times New Roman" w:cs="Times New Roman"/>
          <w:noProof/>
        </w:rPr>
        <w:pict w14:anchorId="32A96E7A">
          <v:rect id="_x0000_i1025" alt="" style="width:468pt;height:.05pt;mso-width-percent:0;mso-height-percent:0;mso-width-percent:0;mso-height-percent:0" o:hralign="center" o:hrstd="t" o:hr="t" fillcolor="#a0a0a0" stroked="f"/>
        </w:pict>
      </w:r>
    </w:p>
    <w:p w14:paraId="32A96E50" w14:textId="048157BE" w:rsidR="00475F04" w:rsidRPr="00860874" w:rsidRDefault="00000000">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Middle infrared spectral channels are sensitive to actively burning fires and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1Gx6YUWc","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5P4QmGFP","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xSizv0p","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v0cSTLe","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1dansgoM","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JH30HNQk","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Despite this growing body of work, satellite-derived FRP has thus far been understudied as it relates to forest composition, fire weather, and landscape factors, especially in the Southern Rockies.</w:t>
      </w:r>
    </w:p>
    <w:p w14:paraId="32A96E51" w14:textId="6051CEC8" w:rsidR="00475F04" w:rsidRPr="00860874" w:rsidRDefault="00000000">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Satellite RS has been extensively applied to study fire regimes, active fire behavior and post-fire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WvaxhD1","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E52" w14:textId="7777777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forest composi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response, varied adaptive management strategies for reducing wildfire hazard and improving forest resilience are urgently needed </w:t>
      </w:r>
      <w:hyperlink r:id="rId22">
        <w:r w:rsidR="00475F04" w:rsidRPr="00860874">
          <w:rPr>
            <w:rFonts w:ascii="Times New Roman" w:eastAsia="Times New Roman" w:hAnsi="Times New Roman" w:cs="Times New Roman"/>
            <w:color w:val="CC2936"/>
          </w:rPr>
          <w:t>(Hessburg et al., 2021)</w:t>
        </w:r>
      </w:hyperlink>
      <w:r w:rsidRPr="00860874">
        <w:rPr>
          <w:rFonts w:ascii="Times New Roman" w:eastAsia="Times New Roman" w:hAnsi="Times New Roman" w:cs="Times New Roman"/>
        </w:rPr>
        <w:t xml:space="preserve">. The direct modification of forest composition and structure is a viable management tool often leveraged to reduce wildfire risk to communities and ecosystems </w:t>
      </w:r>
      <w:hyperlink r:id="rId23">
        <w:r w:rsidR="00475F04" w:rsidRPr="00860874">
          <w:rPr>
            <w:rFonts w:ascii="Times New Roman" w:eastAsia="Times New Roman" w:hAnsi="Times New Roman" w:cs="Times New Roman"/>
            <w:color w:val="CC2936"/>
          </w:rPr>
          <w:t>(Prichard et al., 2021; Ziegler et al., 2017)</w:t>
        </w:r>
      </w:hyperlink>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intensity and severity potential </w:t>
      </w:r>
      <w:hyperlink r:id="rId24">
        <w:r w:rsidR="00475F04" w:rsidRPr="00860874">
          <w:rPr>
            <w:rFonts w:ascii="Times New Roman" w:eastAsia="Times New Roman" w:hAnsi="Times New Roman" w:cs="Times New Roman"/>
            <w:color w:val="CC2936"/>
          </w:rPr>
          <w:t>(Agee &amp; Skinner, 2005; Stephens et al., 2009)</w:t>
        </w:r>
      </w:hyperlink>
      <w:r w:rsidRPr="00860874">
        <w:rPr>
          <w:rFonts w:ascii="Times New Roman" w:eastAsia="Times New Roman" w:hAnsi="Times New Roman" w:cs="Times New Roman"/>
        </w:rPr>
        <w:t xml:space="preserve">. However, the reduction of fuels may in some cases be </w:t>
      </w:r>
    </w:p>
    <w:p w14:paraId="32A96E53" w14:textId="05A78D37" w:rsidR="00475F04" w:rsidRPr="00860874" w:rsidRDefault="0000000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Composition and structure (e.g., size, biomass, canopy cover, etc.) together influenc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6UUt998J","properties":{"formattedCitation":"(Hagmann et al., 2021; Keeley, 2009; Meigs &amp; Krawchuk, 2018)","plainCitation":"(Hagmann et al., 2021; Keeley, 2009; Meigs &amp; Krawchuk, 2018)","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Keeley, 2009;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 turn, influence suppression difficulty, during and post-fire impacts to the built environment (e.g., structure loss, water quality, and air quality)during and post-fire community impacts, and ecosystem functio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6pe8jAKo","properties":{"formattedCitation":"(Keeley, 2009; Plucinski, 2019)","plainCitation":"(Keeley, 2009; Plucinski, 201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65,"uris":["http://zotero.org/users/5904228/items/MMC3DM9C"],"itemData":{"id":6365,"type":"article-journal","abstract":"Purpose of Review The effectiveness of wildfire suppression is difficult to define as it can be assessed against different objectives and at a range of scales. The influence of multiple variables make it a challenge to research. This two-part series presents a synthesis of the current understanding of the effectiveness of wildfire suppression determined from studies of observational data and incident records. Effectiveness is considered on four scales: flames, firelines, whole incidents, and landscapes. This first part provides an overview of wildfire suppression followed by a synthesis of research undertaken at flame and fireline scales. Recent Findings Wildfire suppression research has been undertaken at flame and fireline scales for different reasons. Laboratory experiments have been the main means for investigating suppression at the flame scale. These have been used to compare wildfire suppression chemicals and identify those that are most effective. Field observations of sections of fire perimeter have been used to investigate resource productivity and the effects that suppression efforts have on fire behavior to evaluate specific resource types and tactics. Summary There are many ways that wildfire suppression effectiveness can be defined and measured. These depend on the scale and purpose that they are considered. Wildfire suppression effectiveness research conducted at flame and fireline scales has provided a means for comparing and evaluating wildfire suppression chemicals and firefighting resources. These scales provide an opportunity for many variables to be closely examined. Laboratory experiments, typically conducted in combustion wind tunnels, allow some variables to be investigated in isolation and provide a means for repeated testing at the flame scale. Field observations and measurements made at the fireline scale can provide a realistic setting representative of the wildfire conditions where their findings will be applied.","container-title":"Current Forestry Reports","DOI":"10.1007/s40725-019-00084-5","ISSN":"2198-6436","issue":"1","journalAbbreviation":"Curr Forestry Rep","language":"en","license":"2019 Springer Nature Switzerland AG","note":"Company: Springer\nDistributor: Springer\nInstitution: Springer\nLabel: Springer\nnumber: 1\npublisher: Springer International Publishing","page":"1-19","source":"link-springer-com.colorado.idm.oclc.org","title":"Fighting Flames and Forging Firelines: Wildfire Suppression Effectiveness at the Fire Edge","title-short":"Fighting Flames and Forging Firelines","volume":"5","author":[{"family":"Plucinski","given":"Matt P."}],"issued":{"date-parts":[["2019",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 Plucinski,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us, the direct modification of forest composition and structure is a viable management tool often leveraged to reduce wildfire risk to communities and ecosystem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tqhYZsL","properties":{"formattedCitation":"(Prichard et al., 2021; Ziegler et al., 2017)","plainCitation":"(Prichard et al., 2021; Ziegler et al., 2017)","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id":6338,"uris":["http://zotero.org/users/5904228/items/6D4P3Z7W"],"itemData":{"id":6338,"type":"article-journal","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container-title":"Forest Ecology and Management","DOI":"10.1016/j.foreco.2016.12.002","ISSN":"0378-1127","journalAbbreviation":"Forest Ecology and Management","page":"1-12","source":"ScienceDirect","title":"Spatially explicit measurements of forest structure and fire behavior following restoration treatments in dry forests","volume":"386","author":[{"family":"Ziegler","given":"Justin Paul"},{"family":"Hoffman","given":"Chad"},{"family":"Battaglia","given":"Mike"},{"family":"Mell","given":"William"}],"issued":{"date-parts":[["2017",2,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 Ziegler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behavior potential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2akCYSu","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fire activity and impacts continue to rise in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DCa4v2o","properties":{"formattedCitation":"(Abatzoglou et al., 2021; Schoennagel et al., 2017)","plainCitation":"(Abatzoglou et al., 2021; Schoennagel et al., 2017)","noteIndex":0},"citationItems":[{"id":1889,"uris":["http://zotero.org/users/5904228/items/N234MMRN"],"itemData":{"id":1889,"type":"article-journal","abstract":"Widespread fire activity taxes suppression resources and can compound wildfire hazards. We examine the geographic synchronicity of fire danger across western United States forests as a proxy for the strain on fire suppression resource availability. Interannual variability in the number of days with synchronous fire danger, defined as fire weather indices exceeding the local 90th percentile across ≥40% of forested land, was strongly correlated (r = 0.85) with the number of days with high strain on national fire management resources. A 25-day increase in the annual number of days with synchronous fire danger was observed during 1979–2020. Climate projections show a doubling of such days by 2051–2080. Such changes will escalate the likelihood of years with extended periods of synchronous fire danger that have historically strained suppression efforts and contributed to additional burned area, therein requiring additional management strategies for coping with anticipated surges in fire suppression demands.","container-title":"Geophysical Research Letters","DOI":"10.1029/2020GL091377","ISSN":"1944-8007","issue":"2","language":"en","note":"_eprint: https://agupubs.onlinelibrary.wiley.com/doi/pdf/10.1029/2020GL091377","page":"e2020GL091377","source":"Wiley Online Library","title":"Increasing Synchronous Fire Danger in Forests of the Western United States","volume":"48","author":[{"family":"Abatzoglou","given":"John T."},{"family":"Juang","given":"Caroline S."},{"family":"Williams","given":"A. Park"},{"family":"Kolden","given":"Crystal A."},{"family":"Westerling","given":"Anthony LeRoy"}],"issued":{"date-parts":[["2021"]]}}},{"id":377,"uris":["http://zotero.org/users/5904228/items/7CER64P5"],"itemData":{"id":377,"type":"article-journal","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container-title":"Proceedings of the National Academy of Sciences of the United States of America","DOI":"10.1073/pnas.1617464114","ISSN":"0027-8424","issue":"18","journalAbbreviation":"Proc. Natl. Acad. Sci. U. S. A.","language":"English","note":"number: 18\nWOS:000400358000028","page":"4582-4590","source":"Web of Science","title":"Adapt to more wildfire in western North American forests as climate changes","volume":"114","author":[{"family":"Schoennagel","given":"Tania"},{"family":"Balch","given":"Jennifer K."},{"family":"Brenkert-Smith","given":"Hannah"},{"family":"Dennison","given":"Philip E."},{"family":"Harvey","given":"Brian J."},{"family":"Krawchuk","given":"Meg A."},{"family":"Mietkiewicz","given":"Nathan"},{"family":"Morgan","given":"Penelope"},{"family":"Moritz","given":"Max A."},{"family":"Rasker","given":"Ray"},{"family":"Turner","given":"Monica G."},{"family":"Whitlock","given":"Cathy"}],"issued":{"date-parts":[["2017",5,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et al., 2021; Schoennagel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varied adaptive management strategies for reducing hazard and improving forest resilience to wildfire are urgently neede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Xhanh89","properties":{"formattedCitation":"(Hessburg et al., 2021)","plainCitation":"(Hessburg et al., 2021)","noteIndex":0},"citationItems":[{"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E54" w14:textId="77777777" w:rsidR="00475F04" w:rsidRPr="00860874" w:rsidRDefault="00000000">
      <w:pPr>
        <w:rPr>
          <w:rFonts w:ascii="Times New Roman" w:eastAsia="Times New Roman" w:hAnsi="Times New Roman" w:cs="Times New Roman"/>
        </w:rPr>
      </w:pPr>
      <w:r w:rsidRPr="00860874">
        <w:rPr>
          <w:rFonts w:ascii="Times New Roman" w:eastAsia="Times New Roman" w:hAnsi="Times New Roman" w:cs="Times New Roman"/>
        </w:rPr>
        <w:lastRenderedPageBreak/>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increased the wildfire hazard (</w:t>
      </w:r>
      <w:r w:rsidRPr="00860874">
        <w:rPr>
          <w:rFonts w:ascii="Times New Roman" w:eastAsia="Times New Roman" w:hAnsi="Times New Roman" w:cs="Times New Roman"/>
          <w:i/>
        </w:rPr>
        <w:t>ref</w:t>
      </w:r>
      <w:r w:rsidRPr="00860874">
        <w:rPr>
          <w:rFonts w:ascii="Times New Roman" w:eastAsia="Times New Roman" w:hAnsi="Times New Roman" w:cs="Times New Roman"/>
        </w:rPr>
        <w:t>),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forest composition and structur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p>
    <w:p w14:paraId="32A96E55" w14:textId="77777777" w:rsidR="00475F04" w:rsidRPr="00860874" w:rsidRDefault="00000000">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32A96E7B" wp14:editId="32A96E7C">
            <wp:extent cx="4214069" cy="144544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4214069" cy="1445440"/>
                    </a:xfrm>
                    <a:prstGeom prst="rect">
                      <a:avLst/>
                    </a:prstGeom>
                    <a:ln/>
                  </pic:spPr>
                </pic:pic>
              </a:graphicData>
            </a:graphic>
          </wp:inline>
        </w:drawing>
      </w:r>
    </w:p>
    <w:p w14:paraId="32A96E56" w14:textId="77777777" w:rsidR="00475F04" w:rsidRPr="00860874" w:rsidRDefault="00000000">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3. </w:t>
      </w:r>
      <w:r w:rsidRPr="00860874">
        <w:rPr>
          <w:rFonts w:ascii="Times New Roman" w:eastAsia="Times New Roman" w:hAnsi="Times New Roman" w:cs="Times New Roman"/>
          <w:sz w:val="20"/>
          <w:szCs w:val="20"/>
        </w:rPr>
        <w:t>(A)</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Maximum FRP summarized across varying levels of aspen/conifer co-occurrence. Conifer here groups all other evergreen forest types in one category. (B) Distribution of percent cover overlap between aspen and conifer.</w:t>
      </w:r>
    </w:p>
    <w:p w14:paraId="32A96E57" w14:textId="77777777" w:rsidR="00475F04" w:rsidRPr="00860874" w:rsidRDefault="00475F04">
      <w:pPr>
        <w:rPr>
          <w:rFonts w:ascii="Times New Roman" w:eastAsia="Times New Roman" w:hAnsi="Times New Roman" w:cs="Times New Roman"/>
          <w:sz w:val="20"/>
          <w:szCs w:val="20"/>
        </w:rPr>
      </w:pPr>
    </w:p>
    <w:p w14:paraId="32A96E58" w14:textId="77777777" w:rsidR="00475F04" w:rsidRPr="00860874" w:rsidRDefault="00000000">
      <w:pPr>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32A96E7D" wp14:editId="32A96E7E">
            <wp:extent cx="4050983" cy="4543534"/>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4050983" cy="4543534"/>
                    </a:xfrm>
                    <a:prstGeom prst="rect">
                      <a:avLst/>
                    </a:prstGeom>
                    <a:ln/>
                  </pic:spPr>
                </pic:pic>
              </a:graphicData>
            </a:graphic>
          </wp:inline>
        </w:drawing>
      </w:r>
    </w:p>
    <w:p w14:paraId="32A96E59" w14:textId="77777777" w:rsidR="00475F04" w:rsidRPr="00860874" w:rsidRDefault="00000000">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b/>
          <w:sz w:val="20"/>
          <w:szCs w:val="20"/>
        </w:rPr>
        <w:lastRenderedPageBreak/>
        <w:t xml:space="preserve">Figure 5. </w:t>
      </w:r>
      <w:r w:rsidRPr="00860874">
        <w:rPr>
          <w:rFonts w:ascii="Times New Roman" w:eastAsia="Times New Roman" w:hAnsi="Times New Roman" w:cs="Times New Roman"/>
          <w:sz w:val="20"/>
          <w:szCs w:val="20"/>
        </w:rPr>
        <w:t>Effects of species co-occurrence on maximum FRP. Column (A) two-way interactions between aspen and co-occurring conifer percent cover where the aspen + co-occurring cover is &gt;50%. Column (B) distribution of aspen and co-occurring species percent cover, again where at least 50% of forested area is made up of those two types.</w:t>
      </w:r>
    </w:p>
    <w:p w14:paraId="32A96E5A" w14:textId="6C30F534" w:rsidR="00475F04" w:rsidRPr="00860874" w:rsidRDefault="00475F04">
      <w:pPr>
        <w:widowControl w:val="0"/>
        <w:pBdr>
          <w:top w:val="nil"/>
          <w:left w:val="nil"/>
          <w:bottom w:val="nil"/>
          <w:right w:val="nil"/>
          <w:between w:val="nil"/>
        </w:pBdr>
        <w:rPr>
          <w:rFonts w:ascii="Times New Roman" w:eastAsia="Times New Roman" w:hAnsi="Times New Roman" w:cs="Times New Roman"/>
          <w:b/>
          <w:sz w:val="30"/>
          <w:szCs w:val="30"/>
        </w:rPr>
      </w:pPr>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1"/>
  </w:num>
  <w:num w:numId="2" w16cid:durableId="14091850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3332"/>
    <w:rsid w:val="00177259"/>
    <w:rsid w:val="00292780"/>
    <w:rsid w:val="003A54DA"/>
    <w:rsid w:val="003C32A0"/>
    <w:rsid w:val="0041214E"/>
    <w:rsid w:val="00475F04"/>
    <w:rsid w:val="00477379"/>
    <w:rsid w:val="00490E59"/>
    <w:rsid w:val="004E30F8"/>
    <w:rsid w:val="00505FF6"/>
    <w:rsid w:val="0051326E"/>
    <w:rsid w:val="00562AC0"/>
    <w:rsid w:val="005D2711"/>
    <w:rsid w:val="006167ED"/>
    <w:rsid w:val="00633C65"/>
    <w:rsid w:val="0067063B"/>
    <w:rsid w:val="006C2020"/>
    <w:rsid w:val="00714C0A"/>
    <w:rsid w:val="00723E25"/>
    <w:rsid w:val="007430FD"/>
    <w:rsid w:val="007471D1"/>
    <w:rsid w:val="007A0D4C"/>
    <w:rsid w:val="007B2D51"/>
    <w:rsid w:val="007B4C5F"/>
    <w:rsid w:val="007C2D06"/>
    <w:rsid w:val="00822CE5"/>
    <w:rsid w:val="00823596"/>
    <w:rsid w:val="0083256F"/>
    <w:rsid w:val="00860874"/>
    <w:rsid w:val="009046D1"/>
    <w:rsid w:val="00954837"/>
    <w:rsid w:val="009A365F"/>
    <w:rsid w:val="00AF04A0"/>
    <w:rsid w:val="00B45925"/>
    <w:rsid w:val="00BE6F20"/>
    <w:rsid w:val="00C042A8"/>
    <w:rsid w:val="00C270D4"/>
    <w:rsid w:val="00C86677"/>
    <w:rsid w:val="00CE6B15"/>
    <w:rsid w:val="00DA7BA7"/>
    <w:rsid w:val="00DE4786"/>
    <w:rsid w:val="00E3352F"/>
    <w:rsid w:val="00E40406"/>
    <w:rsid w:val="00E547EF"/>
    <w:rsid w:val="00EC6A7A"/>
    <w:rsid w:val="00EC7C1D"/>
    <w:rsid w:val="00EE33D0"/>
    <w:rsid w:val="00EF028E"/>
    <w:rsid w:val="00F16960"/>
    <w:rsid w:val="00F7695E"/>
    <w:rsid w:val="00F920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24" Type="http://schemas.openxmlformats.org/officeDocument/2006/relationships/hyperlink" Target="https://www.zotero.org/google-docs/?broken=6XHu6r" TargetMode="External"/><Relationship Id="rId5" Type="http://schemas.openxmlformats.org/officeDocument/2006/relationships/hyperlink" Target="https://onlinelibrary-wiley-com.colorado.idm.oclc.org/page/journal/14610248/homepage/forauthors.html" TargetMode="External"/><Relationship Id="rId15" Type="http://schemas.openxmlformats.org/officeDocument/2006/relationships/image" Target="media/image9.png"/><Relationship Id="rId23" Type="http://schemas.openxmlformats.org/officeDocument/2006/relationships/hyperlink" Target="https://www.zotero.org/google-docs/?broken=qYM0r1" TargetMode="External"/><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zotero.org/google-docs/?broken=lGNp8A"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28</Pages>
  <Words>69900</Words>
  <Characters>398430</Characters>
  <Application>Microsoft Office Word</Application>
  <DocSecurity>0</DocSecurity>
  <Lines>3320</Lines>
  <Paragraphs>934</Paragraphs>
  <ScaleCrop>false</ScaleCrop>
  <Company/>
  <LinksUpToDate>false</LinksUpToDate>
  <CharactersWithSpaces>46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48</cp:revision>
  <dcterms:created xsi:type="dcterms:W3CDTF">2025-03-13T16:06:00Z</dcterms:created>
  <dcterms:modified xsi:type="dcterms:W3CDTF">2025-03-14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xv5YYqnj","zoteroVersion":"7.0.11","dataVersion":4}</vt:lpwstr>
  </property>
</Properties>
</file>